
<file path=[Content_Types].xml><?xml version="1.0" encoding="utf-8"?>
<Types xmlns="http://schemas.openxmlformats.org/package/2006/content-types">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CFBBFB" w14:textId="17FF0680" w:rsidR="008E1CAA" w:rsidRPr="00730105" w:rsidRDefault="008E1CAA" w:rsidP="008E1CAA">
      <w:pPr>
        <w:pStyle w:val="Heading1"/>
      </w:pPr>
      <w:r w:rsidRPr="00730105">
        <w:t>A simplified version of the Psychogenic Movement Disorders Rating Scale</w:t>
      </w:r>
      <w:r w:rsidR="00203C6F">
        <w:t>: The Simplified Functional Movement Disorders Rating Scale (S-FMDRS)</w:t>
      </w:r>
    </w:p>
    <w:p w14:paraId="086B6E91" w14:textId="77777777" w:rsidR="008E1CAA" w:rsidRPr="00730105" w:rsidRDefault="008E1CAA" w:rsidP="008E1CAA">
      <w:pPr>
        <w:spacing w:after="0" w:line="240" w:lineRule="auto"/>
        <w:rPr>
          <w:rFonts w:cs="Arial"/>
          <w:b/>
        </w:rPr>
      </w:pPr>
    </w:p>
    <w:p w14:paraId="1C7D771C" w14:textId="3844D533" w:rsidR="008E1CAA" w:rsidRDefault="008E1CAA" w:rsidP="008E1CAA">
      <w:pPr>
        <w:rPr>
          <w:vertAlign w:val="superscript"/>
        </w:rPr>
      </w:pPr>
      <w:r w:rsidRPr="00730105">
        <w:t>G</w:t>
      </w:r>
      <w:r w:rsidR="00AF4D33">
        <w:t>lenn Nielsen, BSc(Hons)</w:t>
      </w:r>
      <w:r w:rsidRPr="00730105">
        <w:rPr>
          <w:vertAlign w:val="superscript"/>
        </w:rPr>
        <w:t>1,2</w:t>
      </w:r>
      <w:r w:rsidRPr="00730105">
        <w:t>,</w:t>
      </w:r>
      <w:r w:rsidR="00AF4D33">
        <w:t xml:space="preserve"> Luciana</w:t>
      </w:r>
      <w:r w:rsidRPr="00730105">
        <w:t xml:space="preserve"> Ricciardi</w:t>
      </w:r>
      <w:r w:rsidR="00AF4D33">
        <w:t xml:space="preserve">, MD, </w:t>
      </w:r>
      <w:proofErr w:type="spellStart"/>
      <w:r w:rsidR="00AF4D33">
        <w:t>PhD</w:t>
      </w:r>
      <w:r w:rsidRPr="00730105">
        <w:rPr>
          <w:vertAlign w:val="superscript"/>
        </w:rPr>
        <w:t>3</w:t>
      </w:r>
      <w:proofErr w:type="spellEnd"/>
      <w:r w:rsidR="00AF4D33">
        <w:rPr>
          <w:vertAlign w:val="superscript"/>
        </w:rPr>
        <w:t xml:space="preserve"> </w:t>
      </w:r>
      <w:r w:rsidRPr="00730105">
        <w:t>,</w:t>
      </w:r>
      <w:r w:rsidR="00AF4D33">
        <w:t xml:space="preserve"> Anne </w:t>
      </w:r>
      <w:proofErr w:type="spellStart"/>
      <w:r w:rsidR="00AF4D33">
        <w:t>Marthe</w:t>
      </w:r>
      <w:proofErr w:type="spellEnd"/>
      <w:r w:rsidRPr="00730105">
        <w:t xml:space="preserve"> </w:t>
      </w:r>
      <w:proofErr w:type="spellStart"/>
      <w:r w:rsidRPr="00730105">
        <w:t>Meppelink</w:t>
      </w:r>
      <w:proofErr w:type="spellEnd"/>
      <w:r w:rsidR="00AF4D33">
        <w:t xml:space="preserve">, MD, </w:t>
      </w:r>
      <w:proofErr w:type="spellStart"/>
      <w:r w:rsidR="00AF4D33">
        <w:t>PhD</w:t>
      </w:r>
      <w:r w:rsidRPr="00730105">
        <w:rPr>
          <w:vertAlign w:val="superscript"/>
        </w:rPr>
        <w:t>4</w:t>
      </w:r>
      <w:proofErr w:type="spellEnd"/>
      <w:r w:rsidRPr="00730105">
        <w:t>,</w:t>
      </w:r>
      <w:r w:rsidR="00C70A1A">
        <w:t xml:space="preserve"> </w:t>
      </w:r>
      <w:r w:rsidR="00AF4D33">
        <w:t xml:space="preserve">Kate </w:t>
      </w:r>
      <w:r w:rsidR="00C70A1A">
        <w:t>Holt</w:t>
      </w:r>
      <w:r w:rsidR="00903F59">
        <w:t>,</w:t>
      </w:r>
      <w:r w:rsidR="00C70A1A">
        <w:t xml:space="preserve"> </w:t>
      </w:r>
      <w:r w:rsidR="00AF4D33">
        <w:t>BSc</w:t>
      </w:r>
      <w:r w:rsidR="0088459B">
        <w:t>(Hons)</w:t>
      </w:r>
      <w:r w:rsidR="0026279D" w:rsidRPr="00730105">
        <w:rPr>
          <w:vertAlign w:val="superscript"/>
        </w:rPr>
        <w:t>3</w:t>
      </w:r>
      <w:r w:rsidR="0026279D">
        <w:t>,</w:t>
      </w:r>
      <w:r w:rsidR="00FE5023">
        <w:t xml:space="preserve"> </w:t>
      </w:r>
      <w:r w:rsidR="00903F59">
        <w:t xml:space="preserve">Tiago </w:t>
      </w:r>
      <w:r w:rsidR="00FE5023">
        <w:t>Teodoro</w:t>
      </w:r>
      <w:r w:rsidR="00903F59">
        <w:t xml:space="preserve">, </w:t>
      </w:r>
      <w:proofErr w:type="spellStart"/>
      <w:r w:rsidR="00903F59">
        <w:t>MD</w:t>
      </w:r>
      <w:r w:rsidR="00FE5023" w:rsidRPr="00730105">
        <w:rPr>
          <w:vertAlign w:val="superscript"/>
        </w:rPr>
        <w:t>3</w:t>
      </w:r>
      <w:r w:rsidR="005A14D8">
        <w:rPr>
          <w:vertAlign w:val="superscript"/>
        </w:rPr>
        <w:t>,5,6</w:t>
      </w:r>
      <w:proofErr w:type="spellEnd"/>
      <w:r w:rsidR="00FE5023">
        <w:t>,</w:t>
      </w:r>
      <w:r w:rsidR="0026279D">
        <w:t xml:space="preserve"> </w:t>
      </w:r>
      <w:r w:rsidR="00AF4D33">
        <w:t xml:space="preserve">Mark Edwards, MD, </w:t>
      </w:r>
      <w:proofErr w:type="spellStart"/>
      <w:r w:rsidR="00AF4D33">
        <w:t>PhD</w:t>
      </w:r>
      <w:r w:rsidRPr="00730105">
        <w:rPr>
          <w:vertAlign w:val="superscript"/>
        </w:rPr>
        <w:t>3</w:t>
      </w:r>
      <w:proofErr w:type="spellEnd"/>
    </w:p>
    <w:p w14:paraId="144F3D20" w14:textId="77777777" w:rsidR="008E1CAA" w:rsidRDefault="008E1CAA" w:rsidP="008E1CAA">
      <w:pPr>
        <w:pStyle w:val="ListParagraph"/>
      </w:pPr>
    </w:p>
    <w:p w14:paraId="3EE8A0D5" w14:textId="77777777" w:rsidR="008E1CAA" w:rsidRPr="00730105" w:rsidRDefault="008E1CAA" w:rsidP="008E1CAA">
      <w:pPr>
        <w:pStyle w:val="ListParagraph"/>
        <w:numPr>
          <w:ilvl w:val="0"/>
          <w:numId w:val="2"/>
        </w:numPr>
      </w:pPr>
      <w:proofErr w:type="spellStart"/>
      <w:r w:rsidRPr="00730105">
        <w:t>Sobell</w:t>
      </w:r>
      <w:proofErr w:type="spellEnd"/>
      <w:r w:rsidRPr="00730105">
        <w:t xml:space="preserve"> Department of Motor Neuroscience and Movement Disorders, UCL Institute of Neurology, Queen Square, London WC1N 3BG.</w:t>
      </w:r>
    </w:p>
    <w:p w14:paraId="7D6EEBA9" w14:textId="77777777" w:rsidR="008E1CAA" w:rsidRPr="00730105" w:rsidRDefault="008E1CAA" w:rsidP="008E1CAA">
      <w:pPr>
        <w:pStyle w:val="ListParagraph"/>
        <w:numPr>
          <w:ilvl w:val="0"/>
          <w:numId w:val="2"/>
        </w:numPr>
      </w:pPr>
      <w:r w:rsidRPr="00730105">
        <w:t>Therapy Services Department, National Hospital for Neurology and Neurosurgery, Queen Square, London WC1N 3BG</w:t>
      </w:r>
    </w:p>
    <w:p w14:paraId="23539BE5" w14:textId="77777777" w:rsidR="008E1CAA" w:rsidRPr="00730105" w:rsidRDefault="008E1CAA" w:rsidP="008E1CAA">
      <w:pPr>
        <w:pStyle w:val="ListParagraph"/>
        <w:numPr>
          <w:ilvl w:val="0"/>
          <w:numId w:val="2"/>
        </w:numPr>
        <w:rPr>
          <w:color w:val="000000" w:themeColor="text1"/>
        </w:rPr>
      </w:pPr>
      <w:r w:rsidRPr="00730105">
        <w:rPr>
          <w:color w:val="000000" w:themeColor="text1"/>
        </w:rPr>
        <w:t>Institute of Cardiovascular and Cell Sciences, St Georges University of London, London, SW17 0RE</w:t>
      </w:r>
    </w:p>
    <w:p w14:paraId="59907070" w14:textId="77777777" w:rsidR="008E1CAA" w:rsidRDefault="008E1CAA" w:rsidP="008E1CAA">
      <w:pPr>
        <w:pStyle w:val="ListParagraph"/>
        <w:numPr>
          <w:ilvl w:val="0"/>
          <w:numId w:val="2"/>
        </w:numPr>
      </w:pPr>
      <w:r w:rsidRPr="00730105">
        <w:t xml:space="preserve">Department of Neurology, University Medical Centre Groningen, University of Groningen, Groningen, the Netherlands. </w:t>
      </w:r>
    </w:p>
    <w:p w14:paraId="3B7174B9" w14:textId="38B40659" w:rsidR="005A14D8" w:rsidRDefault="005A14D8" w:rsidP="005A14D8">
      <w:pPr>
        <w:pStyle w:val="ListParagraph"/>
        <w:numPr>
          <w:ilvl w:val="0"/>
          <w:numId w:val="2"/>
        </w:numPr>
      </w:pPr>
      <w:proofErr w:type="spellStart"/>
      <w:r>
        <w:t>Instituto</w:t>
      </w:r>
      <w:proofErr w:type="spellEnd"/>
      <w:r>
        <w:t xml:space="preserve"> de </w:t>
      </w:r>
      <w:proofErr w:type="spellStart"/>
      <w:r>
        <w:t>Medicina</w:t>
      </w:r>
      <w:proofErr w:type="spellEnd"/>
      <w:r>
        <w:t xml:space="preserve"> Molecular, </w:t>
      </w:r>
      <w:proofErr w:type="spellStart"/>
      <w:r>
        <w:t>Faculdade</w:t>
      </w:r>
      <w:proofErr w:type="spellEnd"/>
      <w:r>
        <w:t xml:space="preserve"> de </w:t>
      </w:r>
      <w:proofErr w:type="spellStart"/>
      <w:r>
        <w:t>Medicina</w:t>
      </w:r>
      <w:proofErr w:type="spellEnd"/>
      <w:r>
        <w:t xml:space="preserve">, </w:t>
      </w:r>
      <w:proofErr w:type="spellStart"/>
      <w:r>
        <w:t>Universidade</w:t>
      </w:r>
      <w:proofErr w:type="spellEnd"/>
      <w:r>
        <w:t xml:space="preserve"> de </w:t>
      </w:r>
      <w:proofErr w:type="spellStart"/>
      <w:r>
        <w:t>Lisboa</w:t>
      </w:r>
      <w:proofErr w:type="spellEnd"/>
      <w:r>
        <w:t xml:space="preserve">, </w:t>
      </w:r>
      <w:proofErr w:type="spellStart"/>
      <w:r>
        <w:t>Lisboa</w:t>
      </w:r>
      <w:proofErr w:type="spellEnd"/>
      <w:r>
        <w:t>, Portugal</w:t>
      </w:r>
    </w:p>
    <w:p w14:paraId="5F48DA56" w14:textId="44275804" w:rsidR="005A14D8" w:rsidRPr="00730105" w:rsidRDefault="005A14D8" w:rsidP="005A14D8">
      <w:pPr>
        <w:pStyle w:val="ListParagraph"/>
        <w:numPr>
          <w:ilvl w:val="0"/>
          <w:numId w:val="2"/>
        </w:numPr>
      </w:pPr>
      <w:proofErr w:type="spellStart"/>
      <w:r>
        <w:t>Serviço</w:t>
      </w:r>
      <w:proofErr w:type="spellEnd"/>
      <w:r>
        <w:t xml:space="preserve"> de </w:t>
      </w:r>
      <w:proofErr w:type="spellStart"/>
      <w:r>
        <w:t>Neurologia</w:t>
      </w:r>
      <w:proofErr w:type="spellEnd"/>
      <w:r>
        <w:t xml:space="preserve">, Hospital de Santa Maria, </w:t>
      </w:r>
      <w:proofErr w:type="spellStart"/>
      <w:r>
        <w:t>Lisboa</w:t>
      </w:r>
      <w:proofErr w:type="spellEnd"/>
      <w:r>
        <w:t>, Portugal</w:t>
      </w:r>
    </w:p>
    <w:p w14:paraId="15366722" w14:textId="77777777" w:rsidR="008E1CAA" w:rsidRDefault="008E1CAA" w:rsidP="008E1CAA"/>
    <w:p w14:paraId="631F5326" w14:textId="77777777" w:rsidR="008E1CAA" w:rsidRPr="00730105" w:rsidRDefault="008E1CAA" w:rsidP="008E1CAA">
      <w:pPr>
        <w:pStyle w:val="Tables"/>
        <w:spacing w:line="360" w:lineRule="auto"/>
      </w:pPr>
      <w:r w:rsidRPr="00730105">
        <w:t>Correspondence:</w:t>
      </w:r>
      <w:r w:rsidRPr="00730105">
        <w:tab/>
        <w:t>Mr Glenn Nielsen</w:t>
      </w:r>
    </w:p>
    <w:p w14:paraId="43C5C3CD" w14:textId="77777777" w:rsidR="008E1CAA" w:rsidRPr="00730105" w:rsidRDefault="008E1CAA" w:rsidP="008E1CAA">
      <w:pPr>
        <w:pStyle w:val="Tables"/>
        <w:spacing w:line="360" w:lineRule="auto"/>
      </w:pPr>
      <w:r w:rsidRPr="00730105">
        <w:tab/>
      </w:r>
      <w:r w:rsidRPr="00730105">
        <w:tab/>
      </w:r>
      <w:r w:rsidRPr="00730105">
        <w:tab/>
      </w:r>
      <w:proofErr w:type="spellStart"/>
      <w:r w:rsidRPr="00730105">
        <w:t>Sobell</w:t>
      </w:r>
      <w:proofErr w:type="spellEnd"/>
      <w:r w:rsidRPr="00730105">
        <w:t xml:space="preserve"> Department of Motor Neuroscience &amp; Movement Disorders</w:t>
      </w:r>
    </w:p>
    <w:p w14:paraId="14F57800" w14:textId="77777777" w:rsidR="008E1CAA" w:rsidRPr="00730105" w:rsidRDefault="008E1CAA" w:rsidP="008E1CAA">
      <w:pPr>
        <w:pStyle w:val="Tables"/>
        <w:spacing w:line="360" w:lineRule="auto"/>
        <w:ind w:left="1440" w:firstLine="720"/>
      </w:pPr>
      <w:r w:rsidRPr="00730105">
        <w:t>UCL Institute of Neurology, Box 146</w:t>
      </w:r>
    </w:p>
    <w:p w14:paraId="28095A63" w14:textId="77777777" w:rsidR="008E1CAA" w:rsidRPr="00730105" w:rsidRDefault="008E1CAA" w:rsidP="008E1CAA">
      <w:pPr>
        <w:pStyle w:val="Tables"/>
        <w:spacing w:line="360" w:lineRule="auto"/>
      </w:pPr>
      <w:r w:rsidRPr="00730105">
        <w:tab/>
      </w:r>
      <w:r w:rsidRPr="00730105">
        <w:tab/>
      </w:r>
      <w:r w:rsidRPr="00730105">
        <w:tab/>
        <w:t>Queen Square</w:t>
      </w:r>
    </w:p>
    <w:p w14:paraId="09DD5F43" w14:textId="77777777" w:rsidR="008E1CAA" w:rsidRPr="00730105" w:rsidRDefault="008E1CAA" w:rsidP="008E1CAA">
      <w:pPr>
        <w:pStyle w:val="Tables"/>
        <w:spacing w:line="360" w:lineRule="auto"/>
      </w:pPr>
      <w:r w:rsidRPr="00730105">
        <w:tab/>
      </w:r>
      <w:r w:rsidRPr="00730105">
        <w:tab/>
      </w:r>
      <w:r w:rsidRPr="00730105">
        <w:tab/>
        <w:t>London</w:t>
      </w:r>
    </w:p>
    <w:p w14:paraId="0C9C31E9" w14:textId="77777777" w:rsidR="008E1CAA" w:rsidRPr="00730105" w:rsidRDefault="008E1CAA" w:rsidP="008E1CAA">
      <w:pPr>
        <w:pStyle w:val="Tables"/>
        <w:spacing w:line="360" w:lineRule="auto"/>
      </w:pPr>
      <w:r w:rsidRPr="00730105">
        <w:tab/>
      </w:r>
      <w:r w:rsidRPr="00730105">
        <w:tab/>
      </w:r>
      <w:r w:rsidRPr="00730105">
        <w:tab/>
        <w:t>WC1N 3BG</w:t>
      </w:r>
    </w:p>
    <w:p w14:paraId="5F335D55" w14:textId="77777777" w:rsidR="008E1CAA" w:rsidRPr="00730105" w:rsidRDefault="008E1CAA" w:rsidP="008E1CAA">
      <w:pPr>
        <w:pStyle w:val="Tables"/>
        <w:spacing w:line="360" w:lineRule="auto"/>
      </w:pPr>
      <w:r w:rsidRPr="00730105">
        <w:tab/>
      </w:r>
      <w:r w:rsidRPr="00730105">
        <w:tab/>
      </w:r>
      <w:r w:rsidRPr="00730105">
        <w:tab/>
        <w:t>Tel: +44 (0)20 344 88606</w:t>
      </w:r>
    </w:p>
    <w:p w14:paraId="50906DBB" w14:textId="77777777" w:rsidR="008E1CAA" w:rsidRPr="00730105" w:rsidRDefault="008E1CAA" w:rsidP="008E1CAA">
      <w:pPr>
        <w:pStyle w:val="Tables"/>
        <w:spacing w:line="360" w:lineRule="auto"/>
        <w:ind w:left="1440" w:firstLine="720"/>
      </w:pPr>
      <w:r w:rsidRPr="00730105">
        <w:t xml:space="preserve">Email: </w:t>
      </w:r>
      <w:hyperlink r:id="rId8" w:history="1">
        <w:r w:rsidRPr="00730105">
          <w:rPr>
            <w:rStyle w:val="Hyperlink"/>
            <w:rFonts w:cs="Arial"/>
            <w:szCs w:val="22"/>
          </w:rPr>
          <w:t>g.nielsen@ucl.ac.uk</w:t>
        </w:r>
      </w:hyperlink>
    </w:p>
    <w:p w14:paraId="1CC29530" w14:textId="77777777" w:rsidR="001941AC" w:rsidRDefault="001941AC" w:rsidP="008E1CAA">
      <w:pPr>
        <w:rPr>
          <w:b/>
        </w:rPr>
      </w:pPr>
    </w:p>
    <w:p w14:paraId="11F91121" w14:textId="1986C6E4" w:rsidR="0018505B" w:rsidRDefault="00446C5A">
      <w:pPr>
        <w:spacing w:after="0" w:line="240" w:lineRule="auto"/>
      </w:pPr>
      <w:r>
        <w:t>Word Count</w:t>
      </w:r>
      <w:r w:rsidR="0018505B">
        <w:t xml:space="preserve"> Text</w:t>
      </w:r>
      <w:r>
        <w:t xml:space="preserve">: </w:t>
      </w:r>
      <w:r w:rsidR="009A0516">
        <w:t>2592</w:t>
      </w:r>
    </w:p>
    <w:p w14:paraId="0D126CF2" w14:textId="77777777" w:rsidR="0018505B" w:rsidRDefault="0018505B">
      <w:pPr>
        <w:spacing w:after="0" w:line="240" w:lineRule="auto"/>
      </w:pPr>
    </w:p>
    <w:p w14:paraId="0FDE8221" w14:textId="59C549E3" w:rsidR="0018505B" w:rsidRDefault="0018505B">
      <w:pPr>
        <w:spacing w:after="0" w:line="240" w:lineRule="auto"/>
      </w:pPr>
      <w:r>
        <w:t xml:space="preserve">Word Count Abstract: </w:t>
      </w:r>
      <w:r w:rsidR="00E45E11">
        <w:t>242</w:t>
      </w:r>
    </w:p>
    <w:p w14:paraId="45944FAA" w14:textId="77777777" w:rsidR="0018505B" w:rsidRDefault="0018505B">
      <w:pPr>
        <w:spacing w:after="0" w:line="240" w:lineRule="auto"/>
      </w:pPr>
    </w:p>
    <w:p w14:paraId="7B751E49" w14:textId="77777777" w:rsidR="00017007" w:rsidRDefault="0018505B">
      <w:pPr>
        <w:spacing w:after="0" w:line="240" w:lineRule="auto"/>
      </w:pPr>
      <w:r>
        <w:t xml:space="preserve">Key Words: Functional Movement Disorder, Psychogenic, Reliability </w:t>
      </w:r>
    </w:p>
    <w:p w14:paraId="4719DA06" w14:textId="77777777" w:rsidR="00017007" w:rsidRDefault="00017007">
      <w:pPr>
        <w:spacing w:after="0" w:line="240" w:lineRule="auto"/>
      </w:pPr>
      <w:r>
        <w:br w:type="page"/>
      </w:r>
    </w:p>
    <w:p w14:paraId="4DE8AE6C" w14:textId="7CBF1BED" w:rsidR="008E1CAA" w:rsidRDefault="008E1CAA" w:rsidP="008E1CAA">
      <w:pPr>
        <w:pStyle w:val="Heading1"/>
      </w:pPr>
      <w:r>
        <w:lastRenderedPageBreak/>
        <w:t>Abstract</w:t>
      </w:r>
      <w:r w:rsidR="00446C5A">
        <w:t xml:space="preserve"> </w:t>
      </w:r>
    </w:p>
    <w:p w14:paraId="72783973" w14:textId="77777777" w:rsidR="008E1CAA" w:rsidRPr="00473993" w:rsidRDefault="008E1CAA" w:rsidP="008E1CAA">
      <w:pPr>
        <w:spacing w:after="0" w:line="240" w:lineRule="auto"/>
        <w:rPr>
          <w:b/>
        </w:rPr>
      </w:pPr>
    </w:p>
    <w:p w14:paraId="0940F747" w14:textId="40FD05C4" w:rsidR="008E1CAA" w:rsidRPr="00473993" w:rsidRDefault="008E1CAA" w:rsidP="008E1CAA">
      <w:r w:rsidRPr="00473993">
        <w:rPr>
          <w:b/>
        </w:rPr>
        <w:t>Background:</w:t>
      </w:r>
      <w:r w:rsidR="00473993">
        <w:rPr>
          <w:b/>
        </w:rPr>
        <w:t xml:space="preserve"> </w:t>
      </w:r>
      <w:r w:rsidR="00473993" w:rsidRPr="001A038E">
        <w:t>T</w:t>
      </w:r>
      <w:r w:rsidR="00473993">
        <w:t>he Psychogenic Movement Disorders Rating Scale (PMDRS) has potential</w:t>
      </w:r>
      <w:r w:rsidR="00E11326">
        <w:t xml:space="preserve"> </w:t>
      </w:r>
      <w:r w:rsidR="0019025A">
        <w:t>as a</w:t>
      </w:r>
      <w:r w:rsidR="00017F38">
        <w:t xml:space="preserve"> useful</w:t>
      </w:r>
      <w:r w:rsidR="00473993">
        <w:t xml:space="preserve"> objective assessment in clinical research</w:t>
      </w:r>
      <w:r w:rsidR="001A0DAD">
        <w:t>, but the current scale has limitations</w:t>
      </w:r>
      <w:r w:rsidR="00473993">
        <w:t xml:space="preserve">. We </w:t>
      </w:r>
      <w:r w:rsidR="001A0DAD">
        <w:t xml:space="preserve">developed a simplified version </w:t>
      </w:r>
      <w:r w:rsidR="00E11326">
        <w:t>(S-</w:t>
      </w:r>
      <w:proofErr w:type="spellStart"/>
      <w:r w:rsidR="00203C6F">
        <w:t>FMDRS</w:t>
      </w:r>
      <w:proofErr w:type="spellEnd"/>
      <w:r w:rsidR="00E11326">
        <w:t>)</w:t>
      </w:r>
      <w:r w:rsidR="00473993">
        <w:t xml:space="preserve"> and asses</w:t>
      </w:r>
      <w:r w:rsidR="00D51073">
        <w:t>sed inter-rater reliability, concurrent validity and sensitivity.</w:t>
      </w:r>
    </w:p>
    <w:p w14:paraId="1C5B1412" w14:textId="0C320943" w:rsidR="008E1CAA" w:rsidRPr="00473993" w:rsidRDefault="008E1CAA" w:rsidP="008E1CAA">
      <w:r w:rsidRPr="00473993">
        <w:rPr>
          <w:b/>
        </w:rPr>
        <w:t>Methods:</w:t>
      </w:r>
      <w:r w:rsidR="00473993">
        <w:rPr>
          <w:b/>
        </w:rPr>
        <w:t xml:space="preserve"> </w:t>
      </w:r>
      <w:r w:rsidR="001A038E">
        <w:t>Fifty-two</w:t>
      </w:r>
      <w:r w:rsidR="00473993">
        <w:t xml:space="preserve"> videos of subjects with </w:t>
      </w:r>
      <w:r w:rsidR="001A0DAD">
        <w:t>functional (psychogenic) movement disorders (</w:t>
      </w:r>
      <w:r w:rsidR="00473993">
        <w:t>FMD</w:t>
      </w:r>
      <w:r w:rsidR="001A0DAD">
        <w:t>)</w:t>
      </w:r>
      <w:r w:rsidR="00473993">
        <w:t xml:space="preserve"> were rated according to the</w:t>
      </w:r>
      <w:r w:rsidR="00E11326">
        <w:t xml:space="preserve"> PMDRS and </w:t>
      </w:r>
      <w:r w:rsidR="00203C6F">
        <w:t>S-FMDRS</w:t>
      </w:r>
      <w:r w:rsidR="005E62AA">
        <w:t xml:space="preserve"> by t</w:t>
      </w:r>
      <w:r w:rsidR="008D7485">
        <w:t>hree</w:t>
      </w:r>
      <w:r w:rsidR="005E62AA">
        <w:t xml:space="preserve"> </w:t>
      </w:r>
      <w:r w:rsidR="00D51073">
        <w:t>neurologists</w:t>
      </w:r>
      <w:r w:rsidR="005E62AA">
        <w:t xml:space="preserve">. Inter-rater reliability was assessed using </w:t>
      </w:r>
      <w:proofErr w:type="spellStart"/>
      <w:r w:rsidR="005E62AA">
        <w:t>intraclass</w:t>
      </w:r>
      <w:proofErr w:type="spellEnd"/>
      <w:r w:rsidR="005E62AA">
        <w:t xml:space="preserve"> correlation coefficient (ICC). Agreement of symptomatic body regions and movement disorder classification was assessed using </w:t>
      </w:r>
      <w:r w:rsidR="00F67FBF">
        <w:t xml:space="preserve">Light’s </w:t>
      </w:r>
      <w:r w:rsidR="005E62AA">
        <w:t>kappa. Spearman’s correlation coefficient was used to assess concurrent validity.</w:t>
      </w:r>
      <w:r w:rsidR="00D51073">
        <w:t xml:space="preserve"> </w:t>
      </w:r>
      <w:r w:rsidR="001A0DAD">
        <w:t xml:space="preserve">A physiotherapist also rated videos on the </w:t>
      </w:r>
      <w:r w:rsidR="00203C6F">
        <w:t>S-FMDRS</w:t>
      </w:r>
      <w:r w:rsidR="00A72B33">
        <w:t>.</w:t>
      </w:r>
      <w:r w:rsidR="001A0DAD">
        <w:t xml:space="preserve"> </w:t>
      </w:r>
      <w:r w:rsidR="00D51073">
        <w:t xml:space="preserve">The simplified scale was piloted in a feasibility study of physiotherapy for FMD to assess sensitivity. </w:t>
      </w:r>
      <w:r w:rsidR="005E62AA">
        <w:t xml:space="preserve"> </w:t>
      </w:r>
    </w:p>
    <w:p w14:paraId="6D1DAFA2" w14:textId="75C28BFA" w:rsidR="008E1CAA" w:rsidRPr="005E62AA" w:rsidRDefault="008E1CAA" w:rsidP="008E1CAA">
      <w:r w:rsidRPr="005E62AA">
        <w:rPr>
          <w:b/>
        </w:rPr>
        <w:t>Results:</w:t>
      </w:r>
      <w:r w:rsidR="005E62AA">
        <w:rPr>
          <w:b/>
        </w:rPr>
        <w:t xml:space="preserve"> </w:t>
      </w:r>
      <w:r w:rsidR="005E62AA">
        <w:t>ICC</w:t>
      </w:r>
      <w:r w:rsidR="00D51073">
        <w:t xml:space="preserve"> of total scores</w:t>
      </w:r>
      <w:r w:rsidR="005E62AA">
        <w:t xml:space="preserve"> was 0.84 for the original scale and 0.8</w:t>
      </w:r>
      <w:r w:rsidR="00FE5023">
        <w:t>5</w:t>
      </w:r>
      <w:r w:rsidR="005E62AA">
        <w:t xml:space="preserve"> for the simplified scale. </w:t>
      </w:r>
      <w:r w:rsidR="00F67FBF">
        <w:t>Light</w:t>
      </w:r>
      <w:r w:rsidR="005E62AA">
        <w:t xml:space="preserve">’s kappa for agreement of symptomatic body regions and movement disorder classification was moderate to low. Concurrent validity was demonstrated by Spearman’s correlation between the two scales </w:t>
      </w:r>
      <w:r w:rsidR="008D7485">
        <w:t xml:space="preserve">ranging from </w:t>
      </w:r>
      <w:r w:rsidR="005E62AA">
        <w:t>0.8</w:t>
      </w:r>
      <w:r w:rsidR="008D7485">
        <w:t>4 to</w:t>
      </w:r>
      <w:r w:rsidR="00D51073">
        <w:t xml:space="preserve"> 0.95. The simplified scale was sensitive to change, with an effect size</w:t>
      </w:r>
      <w:r w:rsidR="00E11326">
        <w:t xml:space="preserve"> in the feasibility study </w:t>
      </w:r>
      <w:r w:rsidR="00D51073">
        <w:t>of 0.79</w:t>
      </w:r>
      <w:r w:rsidR="00E11326">
        <w:t>.</w:t>
      </w:r>
      <w:r w:rsidR="001A0DAD">
        <w:t xml:space="preserve"> Inter-rater reliability between physiotherapist and neurologist was high</w:t>
      </w:r>
      <w:r w:rsidR="00BC61BB">
        <w:t xml:space="preserve"> (ICC 0.85)</w:t>
      </w:r>
      <w:r w:rsidR="001A0DAD">
        <w:t>.</w:t>
      </w:r>
    </w:p>
    <w:p w14:paraId="26E7C36D" w14:textId="2E1E5B63" w:rsidR="008E1CAA" w:rsidRPr="005E62AA" w:rsidRDefault="008E1CAA" w:rsidP="00E11326">
      <w:r w:rsidRPr="005E62AA">
        <w:rPr>
          <w:b/>
        </w:rPr>
        <w:t>Discussion:</w:t>
      </w:r>
      <w:r w:rsidR="005E62AA">
        <w:rPr>
          <w:b/>
        </w:rPr>
        <w:t xml:space="preserve"> </w:t>
      </w:r>
      <w:r w:rsidR="005E62AA">
        <w:t>Both versions of the scale had good inter-rater reliability</w:t>
      </w:r>
      <w:r w:rsidR="00E11326">
        <w:t xml:space="preserve"> for the total score. Low agreement on movement disorder classification and identification of symptomatic body regions support our argument for a simplified scale.</w:t>
      </w:r>
      <w:r w:rsidR="005E62AA">
        <w:t xml:space="preserve"> </w:t>
      </w:r>
    </w:p>
    <w:p w14:paraId="244103E4" w14:textId="11F9D060" w:rsidR="008E1CAA" w:rsidRDefault="008E1CAA" w:rsidP="008E1CAA">
      <w:r w:rsidRPr="00B008C3">
        <w:rPr>
          <w:b/>
        </w:rPr>
        <w:t>Conclusions:</w:t>
      </w:r>
      <w:r w:rsidR="00B008C3">
        <w:rPr>
          <w:b/>
        </w:rPr>
        <w:t xml:space="preserve"> </w:t>
      </w:r>
      <w:r w:rsidR="00B008C3">
        <w:t xml:space="preserve">The </w:t>
      </w:r>
      <w:r w:rsidR="00203C6F">
        <w:t>S-</w:t>
      </w:r>
      <w:proofErr w:type="spellStart"/>
      <w:r w:rsidR="00203C6F">
        <w:t>FMDRS</w:t>
      </w:r>
      <w:proofErr w:type="spellEnd"/>
      <w:r w:rsidR="00B008C3">
        <w:t xml:space="preserve"> </w:t>
      </w:r>
      <w:r w:rsidR="00E11326">
        <w:t xml:space="preserve">has high inter-rater reliability </w:t>
      </w:r>
      <w:r w:rsidR="0019025A">
        <w:t>and good sensitivity to change. Further psychometric evaluation is warranted.</w:t>
      </w:r>
    </w:p>
    <w:p w14:paraId="3A027FBE" w14:textId="4380E128" w:rsidR="00BC61BB" w:rsidRPr="00205AD0" w:rsidRDefault="00C22644" w:rsidP="00205AD0">
      <w:r>
        <w:t>[</w:t>
      </w:r>
      <w:r w:rsidR="00A72B33">
        <w:t>24</w:t>
      </w:r>
      <w:r w:rsidR="00E45E11">
        <w:t>2</w:t>
      </w:r>
      <w:r w:rsidR="00446C5A">
        <w:t xml:space="preserve"> words]</w:t>
      </w:r>
    </w:p>
    <w:p w14:paraId="28181891" w14:textId="77777777" w:rsidR="00205AD0" w:rsidRDefault="00205AD0">
      <w:pPr>
        <w:spacing w:after="0" w:line="240" w:lineRule="auto"/>
        <w:rPr>
          <w:rFonts w:eastAsiaTheme="majorEastAsia" w:cstheme="majorBidi"/>
          <w:b/>
          <w:szCs w:val="32"/>
        </w:rPr>
      </w:pPr>
      <w:r>
        <w:br w:type="page"/>
      </w:r>
    </w:p>
    <w:p w14:paraId="07A7E577" w14:textId="00070359" w:rsidR="008E1CAA" w:rsidRDefault="008E1CAA" w:rsidP="008E1CAA">
      <w:pPr>
        <w:pStyle w:val="Heading1"/>
      </w:pPr>
      <w:r>
        <w:lastRenderedPageBreak/>
        <w:t>Introduction</w:t>
      </w:r>
    </w:p>
    <w:p w14:paraId="4F1AB1EA" w14:textId="01F2EC0D" w:rsidR="008E1CAA" w:rsidRDefault="00C265DF" w:rsidP="00CA6E1F">
      <w:r>
        <w:t>There is increasing research interest in the treatment of patients with functional (psychogenic) movement disorders (FMD)</w:t>
      </w:r>
      <w:r w:rsidR="00172D4C">
        <w:t>.</w:t>
      </w:r>
      <w:r>
        <w:t xml:space="preserve"> </w:t>
      </w:r>
      <w:r w:rsidR="007559A9">
        <w:t>This research shows promising outcomes and</w:t>
      </w:r>
      <w:r>
        <w:t xml:space="preserve"> includes a divers</w:t>
      </w:r>
      <w:r w:rsidR="007559A9">
        <w:t xml:space="preserve">e range of treatments including </w:t>
      </w:r>
      <w:r w:rsidR="0043749E">
        <w:t>physiotherapy</w:t>
      </w:r>
      <w:r w:rsidR="007559A9">
        <w:t>, psychological therapy, multidisciplinary rehabilitation, novel biofeedback treatment</w:t>
      </w:r>
      <w:r w:rsidR="0048063E">
        <w:t>,</w:t>
      </w:r>
      <w:r w:rsidR="007559A9">
        <w:t xml:space="preserve"> supported </w:t>
      </w:r>
      <w:r w:rsidR="0043749E">
        <w:t>self-help</w:t>
      </w:r>
      <w:r w:rsidR="0048063E">
        <w:t xml:space="preserve"> and therapeutic </w:t>
      </w:r>
      <w:proofErr w:type="spellStart"/>
      <w:r w:rsidR="0048063E">
        <w:t>sedation</w:t>
      </w:r>
      <w:proofErr w:type="spellEnd"/>
      <w:r w:rsidR="007559A9">
        <w:fldChar w:fldCharType="begin" w:fldLock="1"/>
      </w:r>
      <w:r w:rsidR="00DF4C79">
        <w:instrText>ADDIN CSL_CITATION { "citationItems" : [ { "id" : "ITEM-1", "itemData" : { "DOI" : "10.1002/mdc3.12325", "ISSN" : "23301619", "author" : [ { "dropping-particle" : "", "family" : "Matthews", "given" : "Audrey", "non-dropping-particle" : "", "parse-names" : false, "suffix" : "" }, { "dropping-particle" : "", "family" : "Brown", "given" : "Melanie", "non-dropping-particle" : "", "parse-names" : false, "suffix" : "" }, { "dropping-particle" : "", "family" : "Stone", "given" : "Jon", "non-dropping-particle" : "", "parse-names" : false, "suffix" : "" } ], "container-title" : "Movement Disorders Clinical Practice", "id" : "ITEM-1", "issued" : { "date-parts" : [ [ "2016", "1" ] ] }, "page" : "93-6", "title" : "Inpatient Physiotherapy for Functional (Psychogenic) Gait Disorder: A Case Series of 35 Patients", "type" : "article-journal", "volume" : "28" }, "uris" : [ "http://www.mendeley.com/documents/?uuid=4f853562-ca23-4d4b-a4b2-7b157ec3d898" ] }, { "id" : "ITEM-2", "itemData" : { "DOI" : "10.1007/s00415-014-7631-1", "ISSN" : "0340-5354", "PMID" : "25557282", "abstract" : "Patients with functional motor disorder (FMD) are commonly seen by physiotherapists and there is growing evidence to support a physical rehabilitation approach. There are, however, few descriptions in the literature of the content of successful physiotherapy treatment. This prospective cohort study reports the practicalities and outcomes of a pilot 5-day physiotherapy programme. Patients were referred from a specialist movement disorders clinic. The treatment consisted of education and movement retraining, with a long-term self-management focus. Education and movement retraining was based on a pathophysiological model for FMD that stresses the importance of self-focussed attention and illness belief. Patients were assessed at baseline, end of treatment and 3-month follow-up. 47 patients completed the programme, mean symptom duration was 5.5\u00a0years, 64\u00a0% were unemployed due to ill health. At the end of treatment, 65\u00a0% rated their symptoms as \"very much improved\" or \"much improved\", this reduced to 55\u00a0% at 3\u00a0months. At follow-up, there was a significant improvement in physical domains of the SF-36, Berg Balance Scale and 10 Metre Timed Walk. Measures of mental health did not change. This prospective cohort study adds to the growing evidence that supports the use of specialist physiotherapy treatment for FMD. Improvements here were made despite the cohort having characteristics associated with poor prognosis. We argue that specific treatment techniques are important and have the potential to improve physical function, quality of life and may prove to be a cost-effective treatment for selected patients with FMD.", "author" : [ { "dropping-particle" : "", "family" : "Nielsen", "given" : "G", "non-dropping-particle" : "", "parse-names" : false, "suffix" : "" }, { "dropping-particle" : "", "family" : "Ricciardi", "given" : "L", "non-dropping-particle" : "", "parse-names" : false, "suffix" : "" }, { "dropping-particle" : "", "family" : "Demartini", "given" : "B", "non-dropping-particle" : "", "parse-names" : false, "suffix" : "" }, { "dropping-particle" : "", "family" : "Hunter", "given" : "R", "non-dropping-particle" : "", "parse-names" : false, "suffix" : "" }, { "dropping-particle" : "", "family" : "Joyce", "given" : "E", "non-dropping-particle" : "", "parse-names" : false, "suffix" : "" }, { "dropping-particle" : "", "family" : "Edwards", "given" : "M J", "non-dropping-particle" : "", "parse-names" : false, "suffix" : "" } ], "container-title" : "Journal of Neurology", "genre" : "Journal Article", "id" : "ITEM-2", "issue" : "3", "issued" : { "date-parts" : [ [ "2015" ] ] }, "page" : "674-81", "title" : "Outcomes of a 5-day physiotherapy programme for functional (psychogenic) motor disorders", "type" : "article-journal", "volume" : "262" }, "uris" : [ "http://www.mendeley.com/documents/?uuid=fb69abc3-68b9-4c98-ab8a-415f36d00dd0" ] }, { "id" : "ITEM-3", "itemData" : { "ISBN" : "1650-1977", "author" : [ { "dropping-particle" : "", "family" : "Jordbru", "given" : "Anika Aaker\u00f8y", "non-dropping-particle" : "", "parse-names" : false, "suffix" : "" }, { "dropping-particle" : "", "family" : "Smedstad", "given" : "Liv Marit", "non-dropping-particle" : "", "parse-names" : false, "suffix" : "" }, { "dropping-particle" : "", "family" : "Klungs\u00f8yr", "given" : "Ole", "non-dropping-particle" : "", "parse-names" : false, "suffix" : "" }, { "dropping-particle" : "", "family" : "Martinsen", "given" : "Egil Wilhelm", "non-dropping-particle" : "", "parse-names" : false, "suffix" : "" } ], "container-title" : "J Rehabil Med", "genre" : "Journal Article", "id" : "ITEM-3", "issue" : "2", "issued" : { "date-parts" : [ [ "2014" ] ] }, "page" : "181-187", "title" : "Psychogenic gait disorder: A randomized controlled trial of physical rehabilitation with one-year follow-up", "type" : "article-journal", "volume" : "46" }, "uris" : [ "http://www.mendeley.com/documents/?uuid=b8c67160-b665-4cbf-a70d-c172522ac18a" ] }, { "id" : "ITEM-4", "itemData" : { "DOI" : "10.1097/WCO.0b013e3283551bc1", "ISBN" : "1473-6551 (Electronic)\r1350-7540 (Linking)", "PMID" : "22610460", "abstract" : "PURPOSE OF REVIEW: This review provides an overview of recent developments in diagnosis, pathophysiology, neuroimaging and management of functional (psychogenic) movement disorders (FMD). RECENT FINDINGS: There has been increasing interest to study the underlying pathophysiology of FMD, which has resulted in a broadened disease model, taking neurobiologic and psychosocial factors equally into account. In this context, the term 'psychogenic' has been replaced by 'functional' movement disorders by many authors in the field to express the changing focus toward a multifactorial disease model. The need for establishing a positive diagnosis of FMD as opposed to providing a diagnosis of exclusion is increasingly recognized and reflected by the introduction of 'laboratory-supported' diagnostic criteria of FMD. Important advances have been made through behavioral, electrophysiological and neuroimaging studies, although the fundamental cause of FMD remains poorly understood. Of particular interest have been several reports on abnormal sensorimotor features and cortical inhibition in both organic and functional dystonia, highlighting possible shared traits of both conditions. In terms of treatment, recent studies have reported benefit from both psychiatric and physical therapy-based interventions. SUMMARY: Increasing efforts have been made toward better understanding of FMD, and the disease model has been broadened to include neurobiologic and psychosocial factors. Laboratory-based diagnostic criteria have been established for many FMD to support the clinical diagnosis. To determine the most effective management strategies for FMD, a closer collaboration between neurologists and psychiatrists and intensified research efforts with prospective treatment trials are needed.", "author" : [ { "dropping-particle" : "", "family" : "Czarnecki", "given" : "K", "non-dropping-particle" : "", "parse-names" : false, "suffix" : "" }, { "dropping-particle" : "", "family" : "Hallett", "given" : "M", "non-dropping-particle" : "", "parse-names" : false, "suffix" : "" } ], "container-title" : "Curr Opin Neurol", "genre" : "Journal Article", "id" : "ITEM-4", "issue" : "4", "issued" : { "date-parts" : [ [ "2012" ] ] }, "note" : "Czarnecki, Kathrin\nHallett, Mark\neng\nReview\nEngland\n2012/05/23 06:00\nCurr Opin Neurol. 2012 Aug;25(4):507-12. doi: 10.1097/WCO.0b013e3283551bc1.", "page" : "507-512", "title" : "Functional (psychogenic) movement disorders", "type" : "article-journal", "volume" : "25" }, "uris" : [ "http://www.mendeley.com/documents/?uuid=8d8cd1a9-c64a-4e15-ba33-16fe3567f759" ] }, { "id" : "ITEM-5", "itemData" : { "DOI" : "10.1016/j.parkreldis.2014.02.029", "ISBN" : "1873-5126 (Electronic)\r1353-8020 (Linking)", "PMID" : "24679736", "abstract" : "BACKGROUND: Entrainment, the change or elimination of tremor as patients perform a voluntary rhythmical movement by the unaffected limb, is a key diagnostic hallmark of psychogenic tremor. OBJECTIVE: To evaluate the feasibility of using entrainment as a bedside therapeutic strategy ('retrainment') in patients with psychogenic tremor. METHODS: Ten patients with psychogenic tremor (5 women, mean age, 53.6 +/- 12.8 years; mean disease duration 4.3 +/- 2.7 years) were asked to participate in a pilot proof-of-concept study aimed at \"retraining\" their tremor frequency. Retrainment was facilitated by tactile and auditory external cueing and real-time visual feedback on a computer screen. The primary outcome measure was the Tremor subscale of the Rating Scale for Psychogenic Movement Disorders. RESULTS: Tremor improved from 22.2 +/- 13.39 to 4.3 +/- 5.51 (p = 0.0019) at the end of retrainment. The benefits were maintained for at least 1 week and up to 6 months in 6 patients, with relapses occurring in 4 patients between 2 weeks and 6 months. Three subjects achieved tremor freedom. CONCLUSIONS: Tremor retrainment may be an effective short-term treatment strategy in psychogenic tremor. Although blinded evaluations are not feasible, future studies should examine the long-term benefits of tremor retrainment as adjunctive to psychotherapy or specialized physical therapy.", "author" : [ { "dropping-particle" : "", "family" : "Espay", "given" : "A J", "non-dropping-particle" : "", "parse-names" : false, "suffix" : "" }, { "dropping-particle" : "", "family" : "Edwards", "given" : "M J", "non-dropping-particle" : "", "parse-names" : false, "suffix" : "" }, { "dropping-particle" : "", "family" : "Oggioni", "given" : "G D", "non-dropping-particle" : "", "parse-names" : false, "suffix" : "" }, { "dropping-particle" : "", "family" : "Phielipp", "given" : "N", "non-dropping-particle" : "", "parse-names" : false, "suffix" : "" }, { "dropping-particle" : "", "family" : "Cox", "given" : "B", "non-dropping-particle" : "", "parse-names" : false, "suffix" : "" }, { "dropping-particle" : "", "family" : "Gonzalez-Usigli", "given" : "H", "non-dropping-particle" : "", "parse-names" : false, "suffix" : "" }, { "dropping-particle" : "", "family" : "Pecina", "given" : "C", "non-dropping-particle" : "", "parse-names" : false, "suffix" : "" }, { "dropping-particle" : "", "family" : "Heldman", "given" : "D A", "non-dropping-particle" : "", "parse-names" : false, "suffix" : "" }, { "dropping-particle" : "", "family" : "Mishra", "given" : "J", "non-dropping-particle" : "", "parse-names" : false, "suffix" : "" }, { "dropping-particle" : "", "family" : "Lang", "given" : "A E", "non-dropping-particle" : "", "parse-names" : false, "suffix" : "" } ], "container-title" : "Parkinsonism Relat Disord", "genre" : "Journal Article", "id" : "ITEM-5", "issue" : "6", "issued" : { "date-parts" : [ [ "2014" ] ] }, "note" : "Espay, A J\nEdwards, M J\nOggioni, G D\nPhielipp, N\nCox, B\nGonzalez-Usigli, H\nPecina, C\nHeldman, D A\nMishra, J\nLang, A E\neng\nK23 MH092735/MH/NIMH NIH HHS/\nEngland\n2014/04/01 06:00\nParkinsonism Relat Disord. 2014 Jun;20(6):647-50. doi: 10.1016/j.parkreldis.2014.02.029. Epub 2014 Mar 20.", "page" : "647-650", "title" : "Tremor retrainment as therapeutic strategy in psychogenic (functional) tremor", "type" : "article-journal", "volume" : "20" }, "uris" : [ "http://www.mendeley.com/documents/?uuid=52bcfa45-7ea2-4c93-9341-5f102c35d7e5" ] }, { "id" : "ITEM-6", "itemData" : { "DOI" : "10.1212/WNL.0b013e318228c0c7", "ISBN" : "0028-3878", "PMID" : "21795652", "abstract" : "OBJECTIVES: Functional (psychogenic or somatoform) symptoms are common in neurology clinics. Cognitive-behavioral therapy (CBT) can be an effective treatment, but there are major obstacles to its provision in practice. We tested the hypothesis that adding CBT-based guided self-help (GSH) to the usual care (UC) received by patients improves outcomes. METHODS: We conducted a randomized trial in 2 neurology services in the United Kingdom. Outpatients with functional symptoms (rated by the neurologist as \"not at all\" or only \"somewhat\" explained by organic disease) were randomly allocated to UC or UC plus GSH. GSH comprised a self-help manual and 4 half-hour guidance sessions. The primary outcome was self-rated health on a 5-point clinical global improvement scale (CGI) at 3 months. Secondary outcomes were measured at 3 and 6 months. RESULTS: In this trial, 127 participants were enrolled, and primary outcome data were collected for 125. Participants allocated to GSH reported greater improvement on the primary outcome (adjusted common odds ratio on the CGI 2.36 [95% confidence interval 1.17-4.74; p = 0.016]). The absolute difference in proportion \"better\" or \"much better\" was 13% (number needed to treat was 8). At 6 months the treatment effect was no longer statistically significant on the CGI but was apparent in symptom improvement and in physical functioning. CONCLUSIONS: CBT-based GSH is feasible to implement and efficacious. Further evaluation is indicated. CLASSIFICATION OF EVIDENCE: This study provides Class III evidence that CBT-based GSH therapy improves self-reported general health, as measured by the CGI, in patients with functional neurologic symptoms.", "author" : [ { "dropping-particle" : "", "family" : "Sharpe", "given" : "M", "non-dropping-particle" : "", "parse-names" : false, "suffix" : "" }, { "dropping-particle" : "", "family" : "Walker", "given" : "J", "non-dropping-particle" : "", "parse-names" : false, "suffix" : "" }, { "dropping-particle" : "", "family" : "Williams", "given" : "C", "non-dropping-particle" : "", "parse-names" : false, "suffix" : "" }, { "dropping-particle" : "", "family" : "Stone", "given" : "J", "non-dropping-particle" : "", "parse-names" : false, "suffix" : "" }, { "dropping-particle" : "", "family" : "Cavanagh", "given" : "J", "non-dropping-particle" : "", "parse-names" : false, "suffix" : "" }, { "dropping-particle" : "", "family" : "Murray", "given" : "G", "non-dropping-particle" : "", "parse-names" : false, "suffix" : "" }, { "dropping-particle" : "", "family" : "Butcher", "given" : "I", "non-dropping-particle" : "", "parse-names" : false, "suffix" : "" }, { "dropping-particle" : "", "family" : "Duncan", "given" : "R", "non-dropping-particle" : "", "parse-names" : false, "suffix" : "" }, { "dropping-particle" : "", "family" : "Smith", "given" : "S", "non-dropping-particle" : "", "parse-names" : false, "suffix" : "" }, { "dropping-particle" : "", "family" : "Carson", "given" : "A", "non-dropping-particle" : "", "parse-names" : false, "suffix" : "" } ], "container-title" : "Neurology", "edition" : "2011/07/29", "genre" : "Journal Article", "id" : "ITEM-6", "issue" : "6", "issued" : { "date-parts" : [ [ "2011" ] ] }, "language" : "eng", "note" : "1526-632x\nSharpe, M\nWalker, J\nWilliams, C\nStone, J\nCavanagh, J\nMurray, G\nButcher, I\nDuncan, R\nSmith, S\nCarson, A\nG0300876/Medical Research Council/United Kingdom\nG0800803/Medical Research Council/United Kingdom\nJournal Article\nMulticenter Study\nRandomized Controlled Trial\nResearch Support, Non-U.S. Gov't\nUnited States\nNeurology. 2011 Aug 9;77(6):564-72. doi: 10.1212/WNL.0b013e318228c0c7. Epub 2011 Jul 27.", "page" : "564-572", "title" : "Guided self-help for functional (psychogenic) symptoms: a randomized controlled efficacy trial", "type" : "article-journal", "volume" : "77" }, "uris" : [ "http://www.mendeley.com/documents/?uuid=c0d6342c-dbf0-41fa-94d8-2d5a28d7986f" ] }, { "id" : "ITEM-7", "itemData" : { "DOI" : "10.1007/s00415-014-7495-4", "ISBN" : "0340-5354", "PMID" : "25239392", "abstract" : "Although functional neurological symptoms are often very disabling there is limited information on outcome after treatment. Here we prospectively assessed the short- and long-term efficacy of an inpatient multidisciplinary programme for patients with FNS. We also sought to determine predictors of good outcome by assessing the responsiveness of different scales administered at admission, discharge and follow-up. Sixty-six consecutive patients were included. Assessments at admission, discharge and at 1 year follow-up (55 %) included: the Health of the Nation Outcome Scale, the Hospital Anxiety and Depression Scale, the Patient Health Questionnaire-15, the Revised Illness Perception Questionnaire, the Common Neurological Symptom Questionnaire, the Fear Questionnaire and the Canadian Occupational Performance Measure. At discharge and at 1 year follow-up patients were also asked to complete five-point self-rated scales of improvement. There were significant improvements in clinician-rated mental health and functional ability. In addition, patients reported that their levels of mood and anxiety had improved and that they were less bothered by somatic symptoms in general and neurological symptoms in particular. Two-thirds of patients rated their general health such as \"better\" or \"much better\" at discharge and this improvement was maintained over the following year. Change in HoNOS score was the only measure that successfully predicted patient-rated improvement. Our data suggest that a specialized multidisciplinary inpatient programme for FNS can provide long-lasting benefits in the majority of patients. Good outcome at discharge was exclusively predicted by improvement in the HoNOS which continued to improve over the 1 year following discharge.", "author" : [ { "dropping-particle" : "", "family" : "Demartini", "given" : "B", "non-dropping-particle" : "", "parse-names" : false, "suffix" : "" }, { "dropping-particle" : "", "family" : "Batla", "given" : "A", "non-dropping-particle" : "", "parse-names" : false, "suffix" : "" }, { "dropping-particle" : "", "family" : "Petrochilos", "given" : "P", "non-dropping-particle" : "", "parse-names" : false, "suffix" : "" }, { "dropping-particle" : "", "family" : "Fisher", "given" : "L", "non-dropping-particle" : "", "parse-names" : false, "suffix" : "" }, { "dropping-particle" : "", "family" : "Edwards", "given" : "M J", "non-dropping-particle" : "", "parse-names" : false, "suffix" : "" }, { "dropping-particle" : "", "family" : "Joyce", "given" : "E", "non-dropping-particle" : "", "parse-names" : false, "suffix" : "" } ], "container-title" : "J Neurol", "edition" : "2014/09/23", "genre" : "Journal Article", "id" : "ITEM-7", "issue" : "12", "issued" : { "date-parts" : [ [ "2014" ] ] }, "language" : "eng", "note" : "1432-1459\nDemartini, Benedetta\nBatla, Amit\nPetrochilos, Panayiota\nFisher, Linda\nEdwards, Mark J\nJoyce, Eileen\nJournal Article\nGermany\nJ Neurol. 2014 Dec;261(12):2370-7. doi: 10.1007/s00415-014-7495-4. Epub 2014 Sep 20.", "page" : "2370-2377", "title" : "Multidisciplinary treatment for functional neurological symptoms: a prospective study", "type" : "article-journal", "volume" : "261" }, "uris" : [ "http://www.mendeley.com/documents/?uuid=37f5a089-20a2-489f-9652-c7d8474a323d" ] }, { "id" : "ITEM-8", "itemData" : { "ISBN" : "1468-330X", "author" : [ { "dropping-particle" : "", "family" : "McCormack", "given" : "Ruaidhri", "non-dropping-particle" : "", "parse-names" : false, "suffix" : "" }, { "dropping-particle" : "", "family" : "Moriarty", "given" : "John", "non-dropping-particle" : "", "parse-names" : false, "suffix" : "" }, { "dropping-particle" : "", "family" : "Mellers", "given" : "John D", "non-dropping-particle" : "", "parse-names" : false, "suffix" : "" }, { "dropping-particle" : "", "family" : "Shotbolt", "given" : "Paul", "non-dropping-particle" : "", "parse-names" : false, "suffix" : "" }, { "dropping-particle" : "", "family" : "Pastena", "given" : "Rosa", "non-dropping-particle" : "", "parse-names" : false, "suffix" : "" }, { "dropping-particle" : "", "family" : "Landes", "given" : "Nadine", "non-dropping-particle" : "", "parse-names" : false, "suffix" : "" }, { "dropping-particle" : "", "family" : "Goldstein", "given" : "Laura", "non-dropping-particle" : "", "parse-names" : false, "suffix" : "" }, { "dropping-particle" : "", "family" : "Fleminger", "given" : "Simon", "non-dropping-particle" : "", "parse-names" : false, "suffix" : "" }, { "dropping-particle" : "", "family" : "David", "given" : "Anthony S", "non-dropping-particle" : "", "parse-names" : false, "suffix" : "" } ], "container-title" : "J Neurol Neurosurg Psychiatry", "genre" : "Journal Article", "id" : "ITEM-8", "issued" : { "date-parts" : [ [ "2013" ] ] }, "page" : "895-900", "title" : "Specialist inpatient treatment for severe motor conversion disorder: a retrospective comparative study", "type" : "article-journal", "volume" : "85" }, "uris" : [ "http://www.mendeley.com/documents/?uuid=7a233b83-38a5-4a9f-8f0b-88befc98d353" ] }, { "id" : "ITEM-9", "itemData" : { "DOI" : "10.1016/j.genhosppsych.2015.05.007", "ISBN" : "0163-8343", "PMID" : "26099544", "abstract" : "OBJECTIVE: The objective was to compare a brief interdisciplinary psychotherapeutic intervention to standard care as treatments for patients recently diagnosed with severe motor conversion disorder or nonepileptic attacks. METHODS: This randomized controlled trial of 23 consecutive patients compared (a) an interdisciplinary psychotherapeutic intervention group receiving four to six sessions by a consultation liaison psychiatrist, the first and last sessions adding a neurological consultation and a joint psychiatric and neurological consultation, and (b) a standard care group. After intervention, patients were assessed at 2, 6 and 12 months with the Somatoform Dissociation Questionnaire (SDQ-20), Clinical Global Impression scale, Rankin scale, use of medical care, global mental health [Montgomery and Asberg Depression Rating Scale, Beck Depression Inventory, mental health component of Short Form (SF)-36] and quality of life (SF-36). We calculated linear mixed models. RESULTS: Our intervention brought a statistically significant improvement of physical symptoms [as measured by the SDQ-20 (P&lt;.02) and the Clinical Global Impression scale (P=.02)] and psychological symptoms [better scores on the mental health component of the SF-36 (P&lt;.05) and on the Beck Depression Inventory (P&lt;.05)] and a reduction in new hospital stays after intervention (P&lt;.05). CONCLUSION: A brief psychotherapeutic intervention taking advantage of a close collaboration with neurology consultants in the setting of consultation liaison psychiatry appears effective.", "author" : [ { "dropping-particle" : "", "family" : "Hubschmid", "given" : "M", "non-dropping-particle" : "", "parse-names" : false, "suffix" : "" }, { "dropping-particle" : "", "family" : "Aybek", "given" : "S", "non-dropping-particle" : "", "parse-names" : false, "suffix" : "" }, { "dropping-particle" : "", "family" : "Maccaferri", "given" : "G E", "non-dropping-particle" : "", "parse-names" : false, "suffix" : "" }, { "dropping-particle" : "", "family" : "Chocron", "given" : "O", "non-dropping-particle" : "", "parse-names" : false, "suffix" : "" }, { "dropping-particle" : "", "family" : "Gholamrezaee", "given" : "M M", "non-dropping-particle" : "", "parse-names" : false, "suffix" : "" }, { "dropping-particle" : "", "family" : "Rossetti", "given" : "A O", "non-dropping-particle" : "", "parse-names" : false, "suffix" : "" }, { "dropping-particle" : "", "family" : "Vingerhoets", "given" : "F", "non-dropping-particle" : "", "parse-names" : false, "suffix" : "" }, { "dropping-particle" : "", "family" : "Berney", "given" : "A", "non-dropping-particle" : "", "parse-names" : false, "suffix" : "" } ], "container-title" : "Gen Hosp Psychiatry", "edition" : "2015/06/24", "genre" : "Journal Article", "id" : "ITEM-9", "issue" : "5", "issued" : { "date-parts" : [ [ "2015" ] ] }, "language" : "eng", "note" : "1873-7714\nHubschmid, M\nAybek, S\nMaccaferri, G E\nChocron, O\nGholamrezaee, M M\nRossetti, A O\nVingerhoets, F\nBerney, A\nJournal Article\nResearch Support, Non-U.S. Gov't\nUnited States\nGen Hosp Psychiatry. 2015 Sep-Oct;37(5):448-55. doi: 10.1016/j.genhosppsych.2015.05.007. Epub 2015 May 29.", "page" : "448-455", "title" : "Efficacy of brief interdisciplinary psychotherapeutic intervention for motor conversion disorder and nonepileptic attacks", "type" : "article-journal", "volume" : "37" }, "uris" : [ "http://www.mendeley.com/documents/?uuid=b20aad6b-ea28-46b0-b423-27fcf25f98bc" ] }, { "id" : "ITEM-10", "itemData" : { "DOI" : "10.1016/j.parkreldis.2013.09.018", "ISBN" : "1353-8020", "PMID" : "24120952", "abstract" : "OBJECTIVE: In subjects with psychogenic movement disorders (PMDs), we conducted a 6 month randomized, cross-over design study to assess the effect of 3 months of psychodynamic psychotherapy followed by observation by the neurologist vs. observation by the neurologist, then 3 months of psychiatric intervention. BACKGROUND: PMDs are often disabling but no uniformly successful treatment strategies have been identified. Short term, open label psychodynamic psychotherapy has been successful in improving PMDs but whether PMDs improve equally well with neurological observation and support has not been tested. DESIGN: Fifteen patients with PMDs were randomized to immediate vs. delayed (after 3 months) weekly psychodynamic psychotherapy for 12 weeks. During the phase without psychiatric intervention, they were monitored by the treating neurologist. Patients were assessed at baseline, 3 and 6 months. Change in their movement disorder was assessed using a clinical global impression scale change (CGI-c), depression and anxiety using the Hamilton Depression Scale (HAM-D) and Beck Anxiety Inventory (Beck-A). RESULTS: Fourteen women and one man, age 42.3 +/- 11, disease duration 63.2 +/- 73 months, were randomized to immediate (7 patients) or delayed (8 patients) treatment. Over the six month study, PMDs, depression and anxiety were significantly improved but time was the determinant factor without an independent effect of treatment assignment. CONCLUSION: In this group of PMD patients, where patients were kept within the medical system and involved in a research program, PMDs as well as depression and anxiety improved, but without specific benefit time-linked to psychotherapy as opposed to neurological observation and support.", "author" : [ { "dropping-particle" : "", "family" : "Kompoliti", "given" : "K", "non-dropping-particle" : "", "parse-names" : false, "suffix" : "" }, { "dropping-particle" : "", "family" : "Wilson", "given" : "B", "non-dropping-particle" : "", "parse-names" : false, "suffix" : "" }, { "dropping-particle" : "", "family" : "Stebbins", "given" : "G", "non-dropping-particle" : "", "parse-names" : false, "suffix" : "" }, { "dropping-particle" : "", "family" : "Bernard", "given" : "B", "non-dropping-particle" : "", "parse-names" : false, "suffix" : "" }, { "dropping-particle" : "", "family" : "Hinson", "given" : "V", "non-dropping-particle" : "", "parse-names" : false, "suffix" : "" } ], "container-title" : "Parkinsonism Relat Disord", "edition" : "2013/10/15", "genre" : "Journal Article", "id" : "ITEM-10", "issue" : "1", "issued" : { "date-parts" : [ [ "2014" ] ] }, "language" : "eng", "note" : "1873-5126\nKompoliti, Katie\nWilson, Burgess\nStebbins, Glenn\nBernard, Bryan\nHinson, Vanessa\nJournal Article\nRandomized Controlled Trial\nEngland\nParkinsonism Relat Disord. 2014 Jan;20(1):60-3. doi: 10.1016/j.parkreldis.2013.09.018. Epub 2013 Sep 22.", "page" : "60-63", "title" : "Immediate vs. delayed treatment of psychogenic movement disorders with short term psychodynamic psychotherapy: randomized clinical trial", "type" : "article-journal", "volume" : "20" }, "uris" : [ "http://www.mendeley.com/documents/?uuid=e1d7d3a9-ab9e-4b28-8300-c22bd0e9b9e3" ] }, { "id" : "ITEM-11", "itemData" : { "DOI" : "10.1016/j.jpsychores.2013.10.003", "ISBN" : "0022-3999", "PMID" : "24439694", "abstract" : "BACKGROUND: Patients with severe functional (psychogenic) neurological symptoms such as paralysis and fixed dystonia present a therapeutic challenge, particularly if no movement is possible during physiotherapy. Sedation has been discussed as a treatment for functional neurological symptoms for 100 years but technique, use of video and outcome has not been systematically described. METHODS: Therapeutic sedation of patients with severe functional neurological symptoms with propofol and follow up at a neuroscience centre. RESULTS: Of eleven patients (median duration 14 months), five were cured or had major improvement with sedation. At follow up (median 30 months) four were asymptomatic, two were significantly improved and one had minor improvements. We describe a standardized anesthetic and physician technique, refined over consecutive treatments. CONCLUSION: In carefully chosen patients, therapeutic sedation with propofol can be a useful adjunctive treatment for patients with severe functional neurological symptoms. The treatment deserves randomized evaluation.", "author" : [ { "dropping-particle" : "", "family" : "Stone", "given" : "J", "non-dropping-particle" : "", "parse-names" : false, "suffix" : "" }, { "dropping-particle" : "", "family" : "Hoeritzauer", "given" : "I", "non-dropping-particle" : "", "parse-names" : false, "suffix" : "" }, { "dropping-particle" : "", "family" : "Brown", "given" : "K", "non-dropping-particle" : "", "parse-names" : false, "suffix" : "" }, { "dropping-particle" : "", "family" : "Carson", "given" : "A", "non-dropping-particle" : "", "parse-names" : false, "suffix" : "" } ], "container-title" : "J Psychosom Res", "edition" : "2014/01/21", "genre" : "Journal Article", "id" : "ITEM-11", "issue" : "2", "issued" : { "date-parts" : [ [ "2014" ] ] }, "language" : "eng", "note" : "1879-1360\nStone, Jon\nHoeritzauer, Ingrid\nBrown, Kirsteen\nCarson, Alan\nJournal Article\nEngland\nJ Psychosom Res. 2014 Feb;76(2):165-8. doi: 10.1016/j.jpsychores.2013.10.003. Epub 2013 Oct 18.", "page" : "165-168", "title" : "Therapeutic sedation for functional (psychogenic) neurological symptoms", "type" : "article-journal", "volume" : "76" }, "uris" : [ "http://www.mendeley.com/documents/?uuid=bd6c9b28-d61b-4276-a5c5-82c8083a9266" ] } ], "mendeley" : { "formattedCitation" : "&lt;sup&gt;1\u201311&lt;/sup&gt;", "plainTextFormattedCitation" : "1\u201311", "previouslyFormattedCitation" : "&lt;sup&gt;1\u201311&lt;/sup&gt;" }, "properties" : { "noteIndex" : 0 }, "schema" : "https://github.com/citation-style-language/schema/raw/master/csl-citation.json" }</w:instrText>
      </w:r>
      <w:r w:rsidR="007559A9">
        <w:fldChar w:fldCharType="separate"/>
      </w:r>
      <w:r w:rsidR="00473993" w:rsidRPr="00473993">
        <w:rPr>
          <w:noProof/>
          <w:vertAlign w:val="superscript"/>
        </w:rPr>
        <w:t>1–11</w:t>
      </w:r>
      <w:r w:rsidR="007559A9">
        <w:fldChar w:fldCharType="end"/>
      </w:r>
      <w:r w:rsidR="007559A9">
        <w:t>. A significant limitation of this lite</w:t>
      </w:r>
      <w:r w:rsidR="0026279D">
        <w:t xml:space="preserve">rature is </w:t>
      </w:r>
      <w:r w:rsidR="0043749E">
        <w:t>a</w:t>
      </w:r>
      <w:r w:rsidR="0026279D">
        <w:t xml:space="preserve"> lack of consistency in the</w:t>
      </w:r>
      <w:r w:rsidR="007559A9">
        <w:t xml:space="preserve"> use of objective outcome measures. </w:t>
      </w:r>
    </w:p>
    <w:p w14:paraId="4174D2E2" w14:textId="0B463602" w:rsidR="007559A9" w:rsidRDefault="007559A9" w:rsidP="00CA6E1F">
      <w:r>
        <w:t>Measuring</w:t>
      </w:r>
      <w:r w:rsidR="00172D4C">
        <w:t xml:space="preserve"> outcome in FMD is problematic as </w:t>
      </w:r>
      <w:r w:rsidR="001A0DAD">
        <w:t>the illness</w:t>
      </w:r>
      <w:r w:rsidR="00172D4C">
        <w:t xml:space="preserve"> experience varies considerably between individuals. </w:t>
      </w:r>
      <w:r>
        <w:t xml:space="preserve">Patients can experience problems in </w:t>
      </w:r>
      <w:r w:rsidR="001A0DAD">
        <w:t>physical,</w:t>
      </w:r>
      <w:r>
        <w:t xml:space="preserve"> psychological and</w:t>
      </w:r>
      <w:r w:rsidR="00BD3901">
        <w:t xml:space="preserve"> </w:t>
      </w:r>
      <w:r w:rsidR="00172D4C">
        <w:t>or</w:t>
      </w:r>
      <w:r>
        <w:t xml:space="preserve"> social domains</w:t>
      </w:r>
      <w:r w:rsidR="00172D4C">
        <w:t xml:space="preserve">. Multiple comorbidities may account for differing proportions of an individual’s </w:t>
      </w:r>
      <w:r w:rsidR="001A0DAD">
        <w:t>illness</w:t>
      </w:r>
      <w:r w:rsidR="00172D4C">
        <w:t xml:space="preserve"> burden, such as migraine, chronic pain, chronic fatigue, bladder and bow</w:t>
      </w:r>
      <w:r w:rsidR="001A0DAD">
        <w:t>e</w:t>
      </w:r>
      <w:r w:rsidR="00172D4C">
        <w:t xml:space="preserve">l symptoms, anxiety and depression. </w:t>
      </w:r>
      <w:r w:rsidR="000A619F">
        <w:t>I</w:t>
      </w:r>
      <w:r w:rsidR="00172D4C">
        <w:t xml:space="preserve">n addition, </w:t>
      </w:r>
      <w:r w:rsidR="000A619F">
        <w:t xml:space="preserve">the severity of </w:t>
      </w:r>
      <w:r w:rsidR="00172D4C">
        <w:t>functional motor symptom</w:t>
      </w:r>
      <w:r w:rsidR="006D1B51">
        <w:t>s are inherently variable</w:t>
      </w:r>
      <w:r w:rsidR="00172D4C">
        <w:t xml:space="preserve">, making ‘snap-shot’ measures potentially unreliable. </w:t>
      </w:r>
    </w:p>
    <w:p w14:paraId="4DA64017" w14:textId="6FB9B693" w:rsidR="008E1CAA" w:rsidRDefault="008E1CAA" w:rsidP="008E1CAA">
      <w:r w:rsidRPr="000753EE">
        <w:t>The P</w:t>
      </w:r>
      <w:r w:rsidR="000616EF">
        <w:t xml:space="preserve">sychogenic </w:t>
      </w:r>
      <w:r w:rsidRPr="000753EE">
        <w:t>M</w:t>
      </w:r>
      <w:r w:rsidR="000616EF">
        <w:t xml:space="preserve">ovement </w:t>
      </w:r>
      <w:r w:rsidRPr="000753EE">
        <w:t>D</w:t>
      </w:r>
      <w:r w:rsidR="000616EF">
        <w:t xml:space="preserve">isorders </w:t>
      </w:r>
      <w:r w:rsidRPr="000753EE">
        <w:t>R</w:t>
      </w:r>
      <w:r w:rsidR="000616EF">
        <w:t xml:space="preserve">ating </w:t>
      </w:r>
      <w:r w:rsidRPr="000753EE">
        <w:t>S</w:t>
      </w:r>
      <w:r w:rsidR="000616EF">
        <w:t>cale</w:t>
      </w:r>
      <w:r w:rsidRPr="000753EE">
        <w:t xml:space="preserve"> </w:t>
      </w:r>
      <w:r w:rsidR="00F754A1">
        <w:t xml:space="preserve">(PMDRS) </w:t>
      </w:r>
      <w:r w:rsidRPr="000753EE">
        <w:t xml:space="preserve">is one of very few outcome measures specifically designed for </w:t>
      </w:r>
      <w:r w:rsidR="000616EF">
        <w:t>FMD</w:t>
      </w:r>
      <w:r w:rsidR="007B33EA">
        <w:fldChar w:fldCharType="begin" w:fldLock="1"/>
      </w:r>
      <w:r w:rsidR="00DF4C79">
        <w:instrText>ADDIN CSL_CITATION { "citationItems" : [ { "id" : "ITEM-1", "itemData" : { "DOI" : "10.1002/mds.20650", "ISBN" : "0885-3185 (Print)\r0885-3185 (Linking)", "PMID" : "16108025", "abstract" : "We developed and tested the clinimetric properties of a scale for psychogenic movement disorders (PMDs). PMDs are disabling but lack any generally accepted treatment strategies. To develop treatments, means of assessing disease severity must be provided. No scale to assess PMDs existed. The PMD scale developed here rates 10 phenomena (rest tremor, action tremor, dystonia, chorea, bradykinesia, myoclonus, tics, athetosis, ballism, cerebellar incoordination), 2 functions (gait, speech), and 14 body regions. To study interrater agreement, three movement disorder neurologists independently rated 88 videotapes of PMD patients. Data analysis was performed using a kappa coefficient of agreement, Kendall's coefficient of concordance, Spearman correlations, and intraclass correlation coefficients. Validity and scale responsiveness were tested as well. All phenomena and speech and gait dysfunction occurred in the patient sample. A wide range of affected body regions, severity, and incapacitation was captured. Ratings showed excellent interrater reliability for presence or absence of each phenomenon (kappa range, 0.63 to 0.86). Kendall's concordance coefficients for phenomenology, function, and total PMD scores were 0.92, 0.93, and 0.91. Spearman correlations between raters ranged from 0.86 to 0.90. The scale was responsive to changes that occurred as a result of a neuropsychiatric intervention. The PMD scale adequately captures the complex movements of PMDs and can be used to assess PMDs and test the efficacy of intervention strategies.", "author" : [ { "dropping-particle" : "", "family" : "Hinson", "given" : "V K", "non-dropping-particle" : "", "parse-names" : false, "suffix" : "" }, { "dropping-particle" : "", "family" : "Cubo", "given" : "E", "non-dropping-particle" : "", "parse-names" : false, "suffix" : "" }, { "dropping-particle" : "", "family" : "Comella", "given" : "C L", "non-dropping-particle" : "", "parse-names" : false, "suffix" : "" }, { "dropping-particle" : "", "family" : "Goetz", "given" : "C G", "non-dropping-particle" : "", "parse-names" : false, "suffix" : "" }, { "dropping-particle" : "", "family" : "Leurgans", "given" : "S", "non-dropping-particle" : "", "parse-names" : false, "suffix" : "" } ], "container-title" : "Mov Disord", "genre" : "Journal Article", "id" : "ITEM-1", "issue" : "12", "issued" : { "date-parts" : [ [ "2005" ] ] }, "note" : "Hinson, Vanessa K\nCubo, Esther\nComella, Cynthia L\nGoetz, Christopher G\nLeurgans, Sue\neng\nComparative Study\n2005/08/19 09:00\nMov Disord. 2005 Dec;20(12):1592-7.", "page" : "1592-1597", "title" : "Rating scale for psychogenic movement disorders: scale development and clinimetric testing", "type" : "article-journal", "volume" : "20" }, "uris" : [ "http://www.mendeley.com/documents/?uuid=fe4d4ff3-0a9a-4114-8b5b-71219d36cd67" ] } ], "mendeley" : { "formattedCitation" : "&lt;sup&gt;12&lt;/sup&gt;", "plainTextFormattedCitation" : "12", "previouslyFormattedCitation" : "&lt;sup&gt;12&lt;/sup&gt;" }, "properties" : { "noteIndex" : 0 }, "schema" : "https://github.com/citation-style-language/schema/raw/master/csl-citation.json" }</w:instrText>
      </w:r>
      <w:r w:rsidR="007B33EA">
        <w:fldChar w:fldCharType="separate"/>
      </w:r>
      <w:r w:rsidR="007B33EA" w:rsidRPr="007B33EA">
        <w:rPr>
          <w:noProof/>
          <w:vertAlign w:val="superscript"/>
        </w:rPr>
        <w:t>12</w:t>
      </w:r>
      <w:r w:rsidR="007B33EA">
        <w:fldChar w:fldCharType="end"/>
      </w:r>
      <w:r w:rsidR="007B33EA">
        <w:t>.</w:t>
      </w:r>
      <w:r w:rsidR="00F754A1">
        <w:t xml:space="preserve"> It</w:t>
      </w:r>
      <w:r w:rsidR="008413F0">
        <w:t xml:space="preserve"> aims to provide</w:t>
      </w:r>
      <w:r w:rsidR="00F754A1">
        <w:t xml:space="preserve"> a </w:t>
      </w:r>
      <w:r w:rsidR="0048063E">
        <w:t xml:space="preserve">snap-shot </w:t>
      </w:r>
      <w:r w:rsidR="00315D62">
        <w:t xml:space="preserve">symptom </w:t>
      </w:r>
      <w:r w:rsidR="00F754A1">
        <w:t>severity score and provide information on phenomenology, anatomical distribution, duration and functional impact of abnormal movement</w:t>
      </w:r>
      <w:r w:rsidRPr="000753EE">
        <w:t>.</w:t>
      </w:r>
      <w:r>
        <w:t xml:space="preserve"> The creators of this scale found it to have excellent inter-rater reliability, good sensitivity and </w:t>
      </w:r>
      <w:r w:rsidR="008413F0">
        <w:t xml:space="preserve">good </w:t>
      </w:r>
      <w:r>
        <w:t xml:space="preserve">construct </w:t>
      </w:r>
      <w:proofErr w:type="spellStart"/>
      <w:r>
        <w:t>validity</w:t>
      </w:r>
      <w:proofErr w:type="spellEnd"/>
      <w:r w:rsidR="008413F0">
        <w:fldChar w:fldCharType="begin" w:fldLock="1"/>
      </w:r>
      <w:r w:rsidR="00DF4C79">
        <w:instrText>ADDIN CSL_CITATION { "citationItems" : [ { "id" : "ITEM-1", "itemData" : { "DOI" : "10.1002/mds.20650", "ISBN" : "0885-3185 (Print)\r0885-3185 (Linking)", "PMID" : "16108025", "abstract" : "We developed and tested the clinimetric properties of a scale for psychogenic movement disorders (PMDs). PMDs are disabling but lack any generally accepted treatment strategies. To develop treatments, means of assessing disease severity must be provided. No scale to assess PMDs existed. The PMD scale developed here rates 10 phenomena (rest tremor, action tremor, dystonia, chorea, bradykinesia, myoclonus, tics, athetosis, ballism, cerebellar incoordination), 2 functions (gait, speech), and 14 body regions. To study interrater agreement, three movement disorder neurologists independently rated 88 videotapes of PMD patients. Data analysis was performed using a kappa coefficient of agreement, Kendall's coefficient of concordance, Spearman correlations, and intraclass correlation coefficients. Validity and scale responsiveness were tested as well. All phenomena and speech and gait dysfunction occurred in the patient sample. A wide range of affected body regions, severity, and incapacitation was captured. Ratings showed excellent interrater reliability for presence or absence of each phenomenon (kappa range, 0.63 to 0.86). Kendall's concordance coefficients for phenomenology, function, and total PMD scores were 0.92, 0.93, and 0.91. Spearman correlations between raters ranged from 0.86 to 0.90. The scale was responsive to changes that occurred as a result of a neuropsychiatric intervention. The PMD scale adequately captures the complex movements of PMDs and can be used to assess PMDs and test the efficacy of intervention strategies.", "author" : [ { "dropping-particle" : "", "family" : "Hinson", "given" : "V K", "non-dropping-particle" : "", "parse-names" : false, "suffix" : "" }, { "dropping-particle" : "", "family" : "Cubo", "given" : "E", "non-dropping-particle" : "", "parse-names" : false, "suffix" : "" }, { "dropping-particle" : "", "family" : "Comella", "given" : "C L", "non-dropping-particle" : "", "parse-names" : false, "suffix" : "" }, { "dropping-particle" : "", "family" : "Goetz", "given" : "C G", "non-dropping-particle" : "", "parse-names" : false, "suffix" : "" }, { "dropping-particle" : "", "family" : "Leurgans", "given" : "S", "non-dropping-particle" : "", "parse-names" : false, "suffix" : "" } ], "container-title" : "Mov Disord", "genre" : "Journal Article", "id" : "ITEM-1", "issue" : "12", "issued" : { "date-parts" : [ [ "2005" ] ] }, "note" : "Hinson, Vanessa K\nCubo, Esther\nComella, Cynthia L\nGoetz, Christopher G\nLeurgans, Sue\neng\nComparative Study\n2005/08/19 09:00\nMov Disord. 2005 Dec;20(12):1592-7.", "page" : "1592-1597", "title" : "Rating scale for psychogenic movement disorders: scale development and clinimetric testing", "type" : "article-journal", "volume" : "20" }, "uris" : [ "http://www.mendeley.com/documents/?uuid=fe4d4ff3-0a9a-4114-8b5b-71219d36cd67" ] } ], "mendeley" : { "formattedCitation" : "&lt;sup&gt;12&lt;/sup&gt;", "plainTextFormattedCitation" : "12", "previouslyFormattedCitation" : "&lt;sup&gt;12&lt;/sup&gt;" }, "properties" : { "noteIndex" : 0 }, "schema" : "https://github.com/citation-style-language/schema/raw/master/csl-citation.json" }</w:instrText>
      </w:r>
      <w:r w:rsidR="008413F0">
        <w:fldChar w:fldCharType="separate"/>
      </w:r>
      <w:r w:rsidR="00473993" w:rsidRPr="00473993">
        <w:rPr>
          <w:noProof/>
          <w:vertAlign w:val="superscript"/>
        </w:rPr>
        <w:t>12</w:t>
      </w:r>
      <w:r w:rsidR="008413F0">
        <w:fldChar w:fldCharType="end"/>
      </w:r>
      <w:r w:rsidR="008413F0">
        <w:t xml:space="preserve">. </w:t>
      </w:r>
      <w:r>
        <w:t xml:space="preserve">Scoring works by identifying </w:t>
      </w:r>
      <w:r w:rsidR="001A0DAD">
        <w:t xml:space="preserve">the </w:t>
      </w:r>
      <w:r>
        <w:t>movement</w:t>
      </w:r>
      <w:r w:rsidR="00F754A1">
        <w:t xml:space="preserve"> abnormality in 14 body regions;</w:t>
      </w:r>
      <w:r>
        <w:t xml:space="preserve"> classifying the abnormal movement as one of 10 movement disorder phenomena (resting </w:t>
      </w:r>
      <w:r w:rsidR="00F754A1">
        <w:t xml:space="preserve">tremor, dystonia, chorea, </w:t>
      </w:r>
      <w:proofErr w:type="spellStart"/>
      <w:r w:rsidR="0043749E">
        <w:t>athetosis</w:t>
      </w:r>
      <w:proofErr w:type="spellEnd"/>
      <w:r w:rsidR="0043749E">
        <w:t xml:space="preserve">, </w:t>
      </w:r>
      <w:r w:rsidR="00F754A1">
        <w:t>etc.);</w:t>
      </w:r>
      <w:r>
        <w:t xml:space="preserve"> then scoring the movement according to perceived severity, duration</w:t>
      </w:r>
      <w:r w:rsidR="0048063E">
        <w:t xml:space="preserve"> </w:t>
      </w:r>
      <w:r>
        <w:t xml:space="preserve">and incapacitation. Gait and speech are also scored according to </w:t>
      </w:r>
      <w:r w:rsidR="00F754A1">
        <w:t>severity, duration and incapacitation</w:t>
      </w:r>
      <w:r>
        <w:t>.</w:t>
      </w:r>
      <w:r w:rsidR="0048063E">
        <w:t xml:space="preserve"> Scoring is based on 0-4 ordinal scale</w:t>
      </w:r>
      <w:r w:rsidR="00315D62">
        <w:t>s</w:t>
      </w:r>
      <w:r w:rsidR="0048063E">
        <w:t>.</w:t>
      </w:r>
      <w:r>
        <w:t xml:space="preserve"> </w:t>
      </w:r>
      <w:r w:rsidR="0048063E">
        <w:t>S</w:t>
      </w:r>
      <w:r>
        <w:t>cores are added together with a global inc</w:t>
      </w:r>
      <w:r w:rsidR="00F754A1">
        <w:t>apacitation and severity score. See figure 1 for PMDRS scoring table.</w:t>
      </w:r>
    </w:p>
    <w:p w14:paraId="60CA29FC" w14:textId="7EDF0CA1" w:rsidR="00A32056" w:rsidRDefault="0048063E" w:rsidP="00A32056">
      <w:r>
        <w:t xml:space="preserve">We </w:t>
      </w:r>
      <w:r w:rsidR="001A0DAD">
        <w:t xml:space="preserve">believe that </w:t>
      </w:r>
      <w:r>
        <w:t>a number of features limit the usefulness of the</w:t>
      </w:r>
      <w:r w:rsidR="006C7076">
        <w:t xml:space="preserve"> PMDRS</w:t>
      </w:r>
      <w:r>
        <w:t xml:space="preserve">. </w:t>
      </w:r>
      <w:r w:rsidR="00657458">
        <w:t>The scale excludes functional weakness, one of the most common functional neurological symptom</w:t>
      </w:r>
      <w:r w:rsidR="0043749E">
        <w:t>s</w:t>
      </w:r>
      <w:r w:rsidR="00657458">
        <w:t>.</w:t>
      </w:r>
      <w:r w:rsidR="006C7076">
        <w:t xml:space="preserve"> This may be a pragmatic decision based on the difficulty assessing weakness by observation, or </w:t>
      </w:r>
      <w:r w:rsidR="00000C5C">
        <w:t xml:space="preserve">related to </w:t>
      </w:r>
      <w:r w:rsidR="006C7076">
        <w:t>a</w:t>
      </w:r>
      <w:r w:rsidR="00000C5C">
        <w:t xml:space="preserve"> purist definition of ‘movement disorder’ that does not include weakness. </w:t>
      </w:r>
      <w:r w:rsidR="001A0DAD">
        <w:t>However, w</w:t>
      </w:r>
      <w:r w:rsidR="00000C5C">
        <w:t>e would argue that patients</w:t>
      </w:r>
      <w:r w:rsidR="006D1B51">
        <w:t xml:space="preserve"> with functional weakness as the</w:t>
      </w:r>
      <w:r w:rsidR="00000C5C">
        <w:t xml:space="preserve"> dominant symptom share a common aetiology with other functional motor symptoms and that weakness is part of the symptom burden </w:t>
      </w:r>
      <w:r w:rsidR="001A0DAD">
        <w:t>of many with</w:t>
      </w:r>
      <w:r w:rsidR="00000C5C">
        <w:t xml:space="preserve"> FMD</w:t>
      </w:r>
      <w:r w:rsidR="001A0DAD">
        <w:t xml:space="preserve">. </w:t>
      </w:r>
      <w:r w:rsidR="00000C5C">
        <w:t>The PMDRS</w:t>
      </w:r>
      <w:r w:rsidR="008E1CAA">
        <w:t xml:space="preserve"> assumes high level expertise in movement disorders in order to classify movement phenomena</w:t>
      </w:r>
      <w:r>
        <w:t xml:space="preserve">. It is therefore </w:t>
      </w:r>
      <w:r w:rsidR="00000C5C">
        <w:t>likely</w:t>
      </w:r>
      <w:r w:rsidR="00BD3901">
        <w:t xml:space="preserve"> </w:t>
      </w:r>
      <w:r w:rsidR="008E1CAA">
        <w:t>that the high inter</w:t>
      </w:r>
      <w:r w:rsidR="00BD3901">
        <w:t>-</w:t>
      </w:r>
      <w:r w:rsidR="008E1CAA">
        <w:t xml:space="preserve">rater reliability reported by Hinson et al may not be </w:t>
      </w:r>
      <w:proofErr w:type="spellStart"/>
      <w:r w:rsidR="008E1CAA">
        <w:t>gene</w:t>
      </w:r>
      <w:r w:rsidR="00F754A1">
        <w:t>ralis</w:t>
      </w:r>
      <w:r w:rsidR="008E1CAA">
        <w:t>able</w:t>
      </w:r>
      <w:proofErr w:type="spellEnd"/>
      <w:r w:rsidR="008E1CAA">
        <w:t xml:space="preserve"> to </w:t>
      </w:r>
      <w:r w:rsidR="001A0DAD">
        <w:t xml:space="preserve">health professionals </w:t>
      </w:r>
      <w:r w:rsidR="00BD3901">
        <w:t>other than</w:t>
      </w:r>
      <w:r w:rsidR="000A619F">
        <w:t xml:space="preserve"> experienced</w:t>
      </w:r>
      <w:r w:rsidR="00BD3901">
        <w:t xml:space="preserve"> movement disorder specialist</w:t>
      </w:r>
      <w:r w:rsidR="000A619F">
        <w:t>s</w:t>
      </w:r>
      <w:r w:rsidR="001A0DAD">
        <w:t xml:space="preserve">, while treatment (and </w:t>
      </w:r>
      <w:r w:rsidR="001A0DAD">
        <w:lastRenderedPageBreak/>
        <w:t>therefore objective assessment) is likely to be performed by physiotherapists, occupational therapists and psychologists</w:t>
      </w:r>
      <w:r w:rsidR="000A619F">
        <w:t>.</w:t>
      </w:r>
      <w:r w:rsidR="008E1CAA">
        <w:t xml:space="preserve"> </w:t>
      </w:r>
      <w:r w:rsidR="001A0DAD">
        <w:t>In any case, t</w:t>
      </w:r>
      <w:r w:rsidR="008E1CAA">
        <w:t xml:space="preserve">he categories of movement disorder used in the scale are defined by their association with neurological disease and are therefore arguably not </w:t>
      </w:r>
      <w:r w:rsidR="001A0DAD">
        <w:t xml:space="preserve">very </w:t>
      </w:r>
      <w:r w:rsidR="008E1CAA">
        <w:t>relevant to movement impairment due</w:t>
      </w:r>
      <w:r w:rsidR="00A8619C">
        <w:t xml:space="preserve"> to</w:t>
      </w:r>
      <w:r w:rsidR="008E1CAA">
        <w:t xml:space="preserve"> </w:t>
      </w:r>
      <w:r w:rsidR="00657458">
        <w:t>FMD</w:t>
      </w:r>
      <w:r w:rsidR="008E1CAA">
        <w:t>.</w:t>
      </w:r>
      <w:r w:rsidR="00F754A1">
        <w:t xml:space="preserve"> </w:t>
      </w:r>
      <w:r w:rsidR="000A619F">
        <w:t>Symptoms of FMD</w:t>
      </w:r>
      <w:r w:rsidR="008E1CAA">
        <w:t xml:space="preserve"> may resemble movement disor</w:t>
      </w:r>
      <w:r>
        <w:t>der due to organic disease, however</w:t>
      </w:r>
      <w:r w:rsidR="00657458">
        <w:t xml:space="preserve"> repeated </w:t>
      </w:r>
      <w:r w:rsidR="008E1CAA">
        <w:t>kinematic analysis</w:t>
      </w:r>
      <w:r>
        <w:t xml:space="preserve"> of FMD</w:t>
      </w:r>
      <w:r w:rsidR="008E1CAA">
        <w:t xml:space="preserve"> </w:t>
      </w:r>
      <w:r w:rsidR="00657458">
        <w:t xml:space="preserve">has </w:t>
      </w:r>
      <w:r w:rsidR="008E1CAA">
        <w:t xml:space="preserve">shown inconsistency in the movement </w:t>
      </w:r>
      <w:proofErr w:type="spellStart"/>
      <w:r w:rsidR="008E1CAA">
        <w:t>pattern</w:t>
      </w:r>
      <w:proofErr w:type="spellEnd"/>
      <w:r w:rsidR="00A32056">
        <w:fldChar w:fldCharType="begin" w:fldLock="1"/>
      </w:r>
      <w:r w:rsidR="00473993">
        <w:instrText>ADDIN CSL_CITATION { "citationItems" : [ { "id" : "ITEM-1", "itemData" : { "ISSN" : "03935264", "PMID" : "23597435", "abstract" : "Fluctuation is a common feature of all psychogenic gait disorder (PGD) patterns. Whether this fluctuation involves only the degree of impairment or whether it affects the gait pattern itself remains an interesting question. We hypothesize that, on repeated measurements, both normal and abnormal gait may present quantitative differences while maintaining their basic underlying pattern; conversely, in psychogenic gait, the basic pattern appears not to be preserved. Using an optoelectronic system, data acquired from 19 normal subjects and 66 patients were applied to train a neural network (NN) and subsequently classify gait patterns into four different groups (normal, ataxic, spastic-paraparetic and parkinsonian). Five patients who fulfilled clinical criteria for psychogenic gait and six controls were then prospectively evaluated on two separate occasions, three months apart. Normal controls and ataxic, parkinsonian or spastic patients were correctly identified by the NN, and categorized within the corresponding groups at baseline as well as at a three-month follow-up evaluation. NN analysis showed that after three months, no PGD patient preserved the gait pattern detected at baseline, even though this finding was not clinically apparent. Modification of gait pattern detected by repeated kinematic measurement and NN analysis could suggest the presence of PGD, particularly in difficult-to-diagnose cases.", "author" : [ { "dropping-particle" : "", "family" : "Merello", "given" : "Marcelo", "non-dropping-particle" : "", "parse-names" : false, "suffix" : "" }, { "dropping-particle" : "", "family" : "Ballesteros", "given" : "Diego", "non-dropping-particle" : "", "parse-names" : false, "suffix" : "" }, { "dropping-particle" : "", "family" : "Rossi", "given" : "Malco", "non-dropping-particle" : "", "parse-names" : false, "suffix" : "" }, { "dropping-particle" : "", "family" : "Arena", "given" : "Julieta", "non-dropping-particle" : "", "parse-names" : false, "suffix" : "" }, { "dropping-particle" : "", "family" : "Crespo", "given" : "Marcos", "non-dropping-particle" : "", "parse-names" : false, "suffix" : "" }, { "dropping-particle" : "", "family" : "Cervio", "given" : "Andres", "non-dropping-particle" : "", "parse-names" : false, "suffix" : "" }, { "dropping-particle" : "", "family" : "Oderiz", "given" : "Carolina Cuello", "non-dropping-particle" : "", "parse-names" : false, "suffix" : "" }, { "dropping-particle" : "", "family" : "Rivero", "given" : "Alberto", "non-dropping-particle" : "", "parse-names" : false, "suffix" : "" }, { "dropping-particle" : "", "family" : "Cerquetti", "given" : "Daniel", "non-dropping-particle" : "", "parse-names" : false, "suffix" : "" }, { "dropping-particle" : "", "family" : "Risk", "given" : "Marcelo", "non-dropping-particle" : "", "parse-names" : false, "suffix" : "" }, { "dropping-particle" : "", "family" : "Balej", "given" : "Jorge", "non-dropping-particle" : "", "parse-names" : false, "suffix" : "" } ], "container-title" : "Functional Neurology", "id" : "ITEM-1", "issue" : "4", "issued" : { "date-parts" : [ [ "2012" ] ] }, "page" : "217-224", "title" : "Lack of maintenance of gait pattern as measured by instrumental methods suggests psychogenic gait", "type" : "article-journal", "volume" : "27" }, "uris" : [ "http://www.mendeley.com/documents/?uuid=6fbbd1e4-f516-4b3d-874e-9cd6e369b8ec" ] } ], "mendeley" : { "formattedCitation" : "&lt;sup&gt;13&lt;/sup&gt;", "plainTextFormattedCitation" : "13", "previouslyFormattedCitation" : "&lt;sup&gt;13&lt;/sup&gt;" }, "properties" : { "noteIndex" : 0 }, "schema" : "https://github.com/citation-style-language/schema/raw/master/csl-citation.json" }</w:instrText>
      </w:r>
      <w:r w:rsidR="00A32056">
        <w:fldChar w:fldCharType="separate"/>
      </w:r>
      <w:r w:rsidR="00473993" w:rsidRPr="00473993">
        <w:rPr>
          <w:noProof/>
          <w:vertAlign w:val="superscript"/>
        </w:rPr>
        <w:t>13</w:t>
      </w:r>
      <w:r w:rsidR="00A32056">
        <w:fldChar w:fldCharType="end"/>
      </w:r>
      <w:r w:rsidR="008E1CAA">
        <w:t>, which throws into question the usefulness</w:t>
      </w:r>
      <w:r w:rsidR="00875BA9">
        <w:t xml:space="preserve"> and reliability</w:t>
      </w:r>
      <w:r w:rsidR="008E1CAA">
        <w:t xml:space="preserve"> of </w:t>
      </w:r>
      <w:r>
        <w:t xml:space="preserve">highly specific </w:t>
      </w:r>
      <w:r w:rsidR="008E1CAA">
        <w:t>categorisation</w:t>
      </w:r>
      <w:r w:rsidR="00875BA9">
        <w:t>.</w:t>
      </w:r>
      <w:r w:rsidR="00A32056">
        <w:t xml:space="preserve"> </w:t>
      </w:r>
      <w:r w:rsidR="000A619F">
        <w:t>T</w:t>
      </w:r>
      <w:r w:rsidR="008E1CAA">
        <w:t>he</w:t>
      </w:r>
      <w:r w:rsidR="00875BA9">
        <w:t xml:space="preserve"> symptom severity score</w:t>
      </w:r>
      <w:r w:rsidR="008E1CAA">
        <w:t xml:space="preserve"> range</w:t>
      </w:r>
      <w:r w:rsidR="00B20B3A">
        <w:t>s</w:t>
      </w:r>
      <w:r w:rsidR="008E1CAA">
        <w:t xml:space="preserve"> from 0-4 (none, minimal, mild, moderate, severe)</w:t>
      </w:r>
      <w:r w:rsidR="001A0DAD">
        <w:t>, but the</w:t>
      </w:r>
      <w:r w:rsidR="008E1CAA">
        <w:t xml:space="preserve"> difference between minimal and mild is unclear</w:t>
      </w:r>
      <w:r w:rsidR="001A0DAD">
        <w:t xml:space="preserve"> in our opinion</w:t>
      </w:r>
      <w:r w:rsidR="008E1CAA">
        <w:t>.</w:t>
      </w:r>
      <w:r w:rsidR="00B20B3A" w:rsidRPr="00B20B3A">
        <w:t xml:space="preserve"> </w:t>
      </w:r>
      <w:r w:rsidR="00B20B3A">
        <w:t xml:space="preserve">We </w:t>
      </w:r>
      <w:r w:rsidR="001A0DAD">
        <w:t xml:space="preserve">also </w:t>
      </w:r>
      <w:r w:rsidR="00B20B3A">
        <w:t xml:space="preserve">question the usefulness of the incapacitation score. Incapacity was defined as “how functionally relevant the </w:t>
      </w:r>
      <w:r w:rsidR="00657458">
        <w:t>observed abnormal movement is”. It is not clear how this can be differentiated from severity, nor judged by a discrete observation</w:t>
      </w:r>
      <w:r w:rsidR="002D2F4B">
        <w:t xml:space="preserve"> </w:t>
      </w:r>
      <w:r w:rsidR="001A0DAD">
        <w:t>without observation of performance during functional tasks</w:t>
      </w:r>
      <w:r w:rsidR="00657458">
        <w:t xml:space="preserve">. </w:t>
      </w:r>
    </w:p>
    <w:p w14:paraId="66C73094" w14:textId="4C30B549" w:rsidR="009D3C2D" w:rsidRDefault="009D3C2D" w:rsidP="008E1CAA">
      <w:r>
        <w:t xml:space="preserve">To address </w:t>
      </w:r>
      <w:r w:rsidR="003D1889">
        <w:t xml:space="preserve">some of </w:t>
      </w:r>
      <w:r w:rsidR="001A0DAD">
        <w:t xml:space="preserve">these </w:t>
      </w:r>
      <w:r>
        <w:t xml:space="preserve">concerns with the PMDRS, we </w:t>
      </w:r>
      <w:r w:rsidR="001A0DAD">
        <w:t xml:space="preserve">developed a </w:t>
      </w:r>
      <w:r>
        <w:t>simplified version</w:t>
      </w:r>
      <w:r w:rsidR="006862D7">
        <w:t>,</w:t>
      </w:r>
      <w:r w:rsidR="004A4DC5">
        <w:t xml:space="preserve"> and</w:t>
      </w:r>
      <w:r w:rsidR="00C00BC5">
        <w:t xml:space="preserve"> compared the</w:t>
      </w:r>
      <w:r w:rsidR="006D79F3">
        <w:t xml:space="preserve"> inter-rater reliability and criterion </w:t>
      </w:r>
      <w:r w:rsidR="00C00BC5">
        <w:t>related validity to the original scale.</w:t>
      </w:r>
      <w:r w:rsidR="007F7FBF">
        <w:t xml:space="preserve"> In addition, we piloted the simplified scale in a feasibility study of physiotherapy for FMD.</w:t>
      </w:r>
      <w:r w:rsidR="000B5A74">
        <w:t xml:space="preserve"> I</w:t>
      </w:r>
      <w:r w:rsidR="000B5A74" w:rsidRPr="000B5A74">
        <w:rPr>
          <w:lang w:val="en-US"/>
        </w:rPr>
        <w:t xml:space="preserve">n line with recent suggested changes in </w:t>
      </w:r>
      <w:proofErr w:type="spellStart"/>
      <w:r w:rsidR="000B5A74" w:rsidRPr="000B5A74">
        <w:rPr>
          <w:lang w:val="en-US"/>
        </w:rPr>
        <w:t>terminology</w:t>
      </w:r>
      <w:proofErr w:type="spellEnd"/>
      <w:r w:rsidR="000B5A74">
        <w:rPr>
          <w:lang w:val="en-US"/>
        </w:rPr>
        <w:fldChar w:fldCharType="begin" w:fldLock="1"/>
      </w:r>
      <w:r w:rsidR="007B33EA">
        <w:rPr>
          <w:lang w:val="en-US"/>
        </w:rPr>
        <w:instrText>ADDIN CSL_CITATION { "citationItems" : [ { "id" : "ITEM-1", "itemData" : { "DOI" : "10.1002/mds.25562", "ISBN" : "1531-8257 (Electronic)\\r0885-3185 (Linking)", "ISSN" : "15318257", "PMID" : "23843209", "abstract" : "Successive attempts at rebranding may be behind at least some of the proliferation of terms we have at our disposal when describing patients with what are now most often referred to as \"psychogenic,\" \"conversion,\" or \"somatoform\" symptoms. The most popular term in the movement disorder literature, \"psychogenic,\" provides the aetiology of the disorder within the name, indicating that the symptoms are \"born of the mind.\" Here we argue that it is logical to stop using a term that defines the disorder with regard to a poorly defined aetiology that is not supported by current evidence, and, instead, to use a broad term-functional-not as a \"polite eponym\" but as a term that is freer from such assumptions and does not reinforce dualistic thinking. The main argument for change is not political or even practical, but scientific. \u00a9 2013 International Parkinson and Movement Disorder Society.", "author" : [ { "dropping-particle" : "", "family" : "Edwards", "given" : "Mark J.", "non-dropping-particle" : "", "parse-names" : false, "suffix" : "" }, { "dropping-particle" : "", "family" : "Stone", "given" : "Jon", "non-dropping-particle" : "", "parse-names" : false, "suffix" : "" }, { "dropping-particle" : "", "family" : "Lang", "given" : "Anthony E.", "non-dropping-particle" : "", "parse-names" : false, "suffix" : "" } ], "container-title" : "Movement Disorders", "id" : "ITEM-1", "issue" : "7", "issued" : { "date-parts" : [ [ "2014" ] ] }, "page" : "849-852", "title" : "From psychogenic movement disorder to functional movement disorder: It's time to change the name", "type" : "article-journal", "volume" : "29" }, "uris" : [ "http://www.mendeley.com/documents/?uuid=09f777ea-4d8c-48ed-9ebc-cc4ceb7fe1ab" ] } ], "mendeley" : { "formattedCitation" : "&lt;sup&gt;14&lt;/sup&gt;", "plainTextFormattedCitation" : "14", "previouslyFormattedCitation" : "&lt;sup&gt;14&lt;/sup&gt;" }, "properties" : { "noteIndex" : 0 }, "schema" : "https://github.com/citation-style-language/schema/raw/master/csl-citation.json" }</w:instrText>
      </w:r>
      <w:r w:rsidR="000B5A74">
        <w:rPr>
          <w:lang w:val="en-US"/>
        </w:rPr>
        <w:fldChar w:fldCharType="separate"/>
      </w:r>
      <w:r w:rsidR="000B5A74" w:rsidRPr="000B5A74">
        <w:rPr>
          <w:noProof/>
          <w:vertAlign w:val="superscript"/>
          <w:lang w:val="en-US"/>
        </w:rPr>
        <w:t>14</w:t>
      </w:r>
      <w:r w:rsidR="000B5A74">
        <w:rPr>
          <w:lang w:val="en-US"/>
        </w:rPr>
        <w:fldChar w:fldCharType="end"/>
      </w:r>
      <w:r w:rsidR="000B5A74" w:rsidRPr="000B5A74">
        <w:rPr>
          <w:lang w:val="en-US"/>
        </w:rPr>
        <w:t xml:space="preserve">  we have named our simplified version of the PMDRS the Simplified Functional Movement Disorders Rating scale (S</w:t>
      </w:r>
      <w:r w:rsidR="00621715">
        <w:rPr>
          <w:lang w:val="en-US"/>
        </w:rPr>
        <w:t>-</w:t>
      </w:r>
      <w:r w:rsidR="000B5A74" w:rsidRPr="000B5A74">
        <w:rPr>
          <w:lang w:val="en-US"/>
        </w:rPr>
        <w:t>FMDRS).</w:t>
      </w:r>
    </w:p>
    <w:p w14:paraId="1112429A" w14:textId="77777777" w:rsidR="008E1CAA" w:rsidRDefault="008E1CAA" w:rsidP="008E1CAA">
      <w:pPr>
        <w:pStyle w:val="Heading1"/>
      </w:pPr>
      <w:r>
        <w:t>Method</w:t>
      </w:r>
    </w:p>
    <w:p w14:paraId="0491DA27" w14:textId="77777777" w:rsidR="008E1CAA" w:rsidRPr="00345A16" w:rsidRDefault="008E1CAA" w:rsidP="008E1CAA">
      <w:pPr>
        <w:pStyle w:val="Heading2"/>
      </w:pPr>
      <w:r w:rsidRPr="00345A16">
        <w:t>Participants</w:t>
      </w:r>
    </w:p>
    <w:p w14:paraId="1762A65A" w14:textId="09AE7B74" w:rsidR="002D2F4B" w:rsidRDefault="008E1CAA" w:rsidP="008E1CAA">
      <w:r>
        <w:t xml:space="preserve">Participants </w:t>
      </w:r>
      <w:r w:rsidR="007F7FBF">
        <w:t xml:space="preserve">for the reliability study </w:t>
      </w:r>
      <w:r>
        <w:t xml:space="preserve">were </w:t>
      </w:r>
      <w:r w:rsidR="001A0DAD">
        <w:t>drawn</w:t>
      </w:r>
      <w:r>
        <w:t xml:space="preserve"> from </w:t>
      </w:r>
      <w:r w:rsidR="00494ED2">
        <w:t>s</w:t>
      </w:r>
      <w:r>
        <w:t xml:space="preserve">ubjects enrolled in </w:t>
      </w:r>
      <w:r w:rsidR="00DA0E9D">
        <w:t xml:space="preserve">a </w:t>
      </w:r>
      <w:r>
        <w:t>randomised feasibi</w:t>
      </w:r>
      <w:r w:rsidR="000910DE">
        <w:t xml:space="preserve">lity study of </w:t>
      </w:r>
      <w:r w:rsidR="00C500CA">
        <w:t>physiotherapy for FMD</w:t>
      </w:r>
      <w:r w:rsidR="00A92E4D">
        <w:fldChar w:fldCharType="begin" w:fldLock="1"/>
      </w:r>
      <w:r w:rsidR="009A0516">
        <w:instrText>ADDIN CSL_CITATION { "citationItems" : [ { "id" : "ITEM-1", "itemData" : { "DOI" : "10.1136/jnnp-2016-314408", "ISSN" : "1468-330X", "PMID" : "27694498", "abstract" : "OBJECTIVE To determine the feasibility of conducting a randomised controlled trial of a specialist physiotherapy intervention for functional motor symptoms (FMS). METHODS A randomised feasibility study was conducted recruiting patients with a clinically established diagnosis of FMS from a tertiary neurology clinic in London, UK. Participants were randomised to the intervention or a treatment as usual control. Measures of feasibility and clinical outcome were collected and assessed at 6 months. RESULTS 60 individuals were recruited over a 9-month period. Three withdrew, leaving 29 intervention and 28 controls participants in the final analysis. 32% of patients with FMS met the inclusion criteria, of which 90% enrolled. Acceptability of the intervention was high and there were no adverse events. At 6 months, 72% of the intervention group rated their symptoms as improved, compared to 18% in the control group. There was a moderate to large treatment effect across a range of outcomes, including three of eight Short Form 36 (SF36) domains (d=0.46-0.79). The SF36 Physical function was found to be a suitable primary outcome measure for a future trial; adjusted mean difference 19.8 (95% CI 10.2 to 29.5). The additional quality adjusted life years (QALY) with intervention was 0.08 (95% CI 0.03 to 0.13), the mean incremental cost per QALY gained was \u00a312 087. CONCLUSIONS This feasibility study demonstrated high rates of recruitment, retention and acceptability. Clinical effect size was moderate to large with high probability of being cost-effective. A randomised controlled trial is needed. TRIAL REGISTRATION NUMBER NCT02275000; Results.", "author" : [ { "dropping-particle" : "", "family" : "Nielsen", "given" : "G", "non-dropping-particle" : "", "parse-names" : false, "suffix" : "" }, { "dropping-particle" : "", "family" : "Buszewicz", "given" : "M", "non-dropping-particle" : "", "parse-names" : false, "suffix" : "" }, { "dropping-particle" : "", "family" : "Stevenson", "given" : "F", "non-dropping-particle" : "", "parse-names" : false, "suffix" : "" }, { "dropping-particle" : "", "family" : "Hunter", "given" : "R", "non-dropping-particle" : "", "parse-names" : false, "suffix" : "" }, { "dropping-particle" : "", "family" : "Holt", "given" : "K", "non-dropping-particle" : "", "parse-names" : false, "suffix" : "" }, { "dropping-particle" : "", "family" : "Dudziec", "given" : "M", "non-dropping-particle" : "", "parse-names" : false, "suffix" : "" }, { "dropping-particle" : "", "family" : "Ricciardi", "given" : "L", "non-dropping-particle" : "", "parse-names" : false, "suffix" : "" }, { "dropping-particle" : "", "family" : "Marsden", "given" : "J", "non-dropping-particle" : "", "parse-names" : false, "suffix" : "" }, { "dropping-particle" : "", "family" : "Joyce", "given" : "E", "non-dropping-particle" : "", "parse-names" : false, "suffix" : "" }, { "dropping-particle" : "", "family" : "Edwards", "given" : "Mark J", "non-dropping-particle" : "", "parse-names" : false, "suffix" : "" } ], "container-title" : "Journal of Neurology, Neurosurgery &amp; Psychiatry", "id" : "ITEM-1", "issued" : { "date-parts" : [ [ "2016", "9", "30" ] ] }, "page" : "jnnp-2016-314408", "publisher" : "BMJ Publishing Group Ltd", "title" : "Randomised Feasibility Study of Physiotherapy for Patients with Functional Motor Symptoms", "type" : "article-journal", "volume" : "online fir" }, "uris" : [ "http://www.mendeley.com/documents/?uuid=e4c29339-ca67-41ee-865f-fdef7292089e" ] } ], "mendeley" : { "formattedCitation" : "&lt;sup&gt;15&lt;/sup&gt;", "plainTextFormattedCitation" : "15", "previouslyFormattedCitation" : "&lt;sup&gt;15&lt;/sup&gt;" }, "properties" : { "noteIndex" : 0 }, "schema" : "https://github.com/citation-style-language/schema/raw/master/csl-citation.json" }</w:instrText>
      </w:r>
      <w:r w:rsidR="00A92E4D">
        <w:fldChar w:fldCharType="separate"/>
      </w:r>
      <w:r w:rsidR="00A92E4D" w:rsidRPr="00A92E4D">
        <w:rPr>
          <w:noProof/>
          <w:vertAlign w:val="superscript"/>
        </w:rPr>
        <w:t>15</w:t>
      </w:r>
      <w:r w:rsidR="00A92E4D">
        <w:fldChar w:fldCharType="end"/>
      </w:r>
      <w:r w:rsidR="002D2F4B">
        <w:t>.</w:t>
      </w:r>
      <w:r w:rsidR="00C500CA">
        <w:t xml:space="preserve"> </w:t>
      </w:r>
      <w:r w:rsidR="002D2F4B" w:rsidRPr="002D2F4B">
        <w:t>The inclusion criteria were: a clinica</w:t>
      </w:r>
      <w:r w:rsidR="002D2F4B">
        <w:t>lly established diagnosis of FMD</w:t>
      </w:r>
      <w:r w:rsidR="002D2F4B" w:rsidRPr="002D2F4B">
        <w:t xml:space="preserve"> according to the </w:t>
      </w:r>
      <w:proofErr w:type="spellStart"/>
      <w:r w:rsidR="002D2F4B" w:rsidRPr="002D2F4B">
        <w:t>Fahn</w:t>
      </w:r>
      <w:proofErr w:type="spellEnd"/>
      <w:r w:rsidR="002D2F4B" w:rsidRPr="002D2F4B">
        <w:t xml:space="preserve">-Williams </w:t>
      </w:r>
      <w:proofErr w:type="spellStart"/>
      <w:r w:rsidR="002D2F4B" w:rsidRPr="002D2F4B">
        <w:t>criteria</w:t>
      </w:r>
      <w:proofErr w:type="spellEnd"/>
      <w:r w:rsidR="000910DE">
        <w:fldChar w:fldCharType="begin" w:fldLock="1"/>
      </w:r>
      <w:r w:rsidR="00A92E4D">
        <w:instrText>ADDIN CSL_CITATION { "citationItems" : [ { "id" : "ITEM-1", "itemData" : { "ISSN" : "0091-3952", "PMID" : "3400501", "author" : [ { "dropping-particle" : "", "family" : "Fahn", "given" : "S", "non-dropping-particle" : "", "parse-names" : false, "suffix" : "" }, { "dropping-particle" : "", "family" : "Williams", "given" : "D T", "non-dropping-particle" : "", "parse-names" : false, "suffix" : "" } ], "container-title" : "Advances in neurology", "id" : "ITEM-1", "issued" : { "date-parts" : [ [ "1988", "1" ] ] }, "page" : "431-55", "title" : "Psychogenic dystonia.", "type" : "article-journal", "volume" : "50" }, "uris" : [ "http://www.mendeley.com/documents/?uuid=98bbf0cb-cd6d-47c7-b71b-22d1a7d5ad6e" ] } ], "mendeley" : { "formattedCitation" : "&lt;sup&gt;16&lt;/sup&gt;", "plainTextFormattedCitation" : "16", "previouslyFormattedCitation" : "&lt;sup&gt;16&lt;/sup&gt;" }, "properties" : { "noteIndex" : 0 }, "schema" : "https://github.com/citation-style-language/schema/raw/master/csl-citation.json" }</w:instrText>
      </w:r>
      <w:r w:rsidR="000910DE">
        <w:fldChar w:fldCharType="separate"/>
      </w:r>
      <w:r w:rsidR="00A92E4D" w:rsidRPr="00A92E4D">
        <w:rPr>
          <w:noProof/>
          <w:vertAlign w:val="superscript"/>
        </w:rPr>
        <w:t>16</w:t>
      </w:r>
      <w:r w:rsidR="000910DE">
        <w:fldChar w:fldCharType="end"/>
      </w:r>
      <w:r w:rsidR="002D2F4B">
        <w:t xml:space="preserve">; </w:t>
      </w:r>
      <w:r w:rsidR="002D2F4B" w:rsidRPr="002D2F4B">
        <w:t xml:space="preserve">age 18 years or older; completed diagnostic investigations; acceptance of the diagnosis; symptom duration of at least six months; and symptoms severe enough to cause distress or impairment in social or occupational functioning. The exclusion criteria were: unable to understand English; </w:t>
      </w:r>
      <w:r w:rsidR="00710096">
        <w:t>pain or fatigue that we judged to be the primary cause of the patient’s disability; prominent</w:t>
      </w:r>
      <w:r w:rsidR="002D2F4B" w:rsidRPr="002D2F4B">
        <w:t xml:space="preserve"> dissociative seizures</w:t>
      </w:r>
      <w:r w:rsidR="00710096">
        <w:t xml:space="preserve"> for which the patient required assistance to manage</w:t>
      </w:r>
      <w:r w:rsidR="002D2F4B" w:rsidRPr="002D2F4B">
        <w:t xml:space="preserve">; clinically evident anxiety or depression that we felt required assessment before starting physiotherapy treatment; </w:t>
      </w:r>
      <w:r w:rsidR="002D2F4B">
        <w:t xml:space="preserve">and </w:t>
      </w:r>
      <w:r w:rsidR="002D2F4B" w:rsidRPr="002D2F4B">
        <w:t>high level of disability that prevented participation in an outpa</w:t>
      </w:r>
      <w:r w:rsidR="002D2F4B">
        <w:t>tient/day hospital environment.</w:t>
      </w:r>
      <w:r w:rsidR="00C500CA" w:rsidRPr="00C500CA">
        <w:t xml:space="preserve"> </w:t>
      </w:r>
      <w:r w:rsidR="00C500CA">
        <w:t>Approval was obtained from the National Research Ethics Service Committee London – City Road &amp; Hampstead (14/LO/0572). All participants gave written informed consent.</w:t>
      </w:r>
    </w:p>
    <w:p w14:paraId="0885C5A0" w14:textId="1C2BE843" w:rsidR="008E1CAA" w:rsidRPr="00E44ADB" w:rsidRDefault="009D3C2D" w:rsidP="008E1CAA">
      <w:pPr>
        <w:pStyle w:val="Heading2"/>
      </w:pPr>
      <w:r>
        <w:lastRenderedPageBreak/>
        <w:t>Procedures</w:t>
      </w:r>
    </w:p>
    <w:p w14:paraId="3E794D92" w14:textId="116368D9" w:rsidR="004247B5" w:rsidRDefault="00C500CA" w:rsidP="004247B5">
      <w:r>
        <w:t>Each participant completed a battery of assessments including a standardised video of movement</w:t>
      </w:r>
      <w:r w:rsidR="0010754E">
        <w:t>, 10 met</w:t>
      </w:r>
      <w:r w:rsidR="007D2188">
        <w:t>re timed walk and Short Form 36</w:t>
      </w:r>
      <w:r w:rsidR="0010754E">
        <w:fldChar w:fldCharType="begin" w:fldLock="1"/>
      </w:r>
      <w:r w:rsidR="00A92E4D">
        <w:instrText>ADDIN CSL_CITATION { "citationItems" : [ { "id" : "ITEM-1", "itemData" : { "ISSN" : "0025-7079", "PMID" : "8450681", "abstract" : "Cross-sectional data from the Medical Outcomes Study (MOS) were analyzed to test the validity of the MOS 36-Item Short-Form Health Survey (SF-36) scales as measures of physical and mental health constructs. Results from traditional psychometric and clinical tests of validity were compared. Principal components analysis was used to test for hypothesized physical and mental health dimensions. For purposes of clinical tests of validity, clinical criteria defined mutually exclusive adult patient groups differing in severity of medical and psychiatric conditions. Scales shown in the components analysis to primarily measure physical health (physical functioning and role limitations-physical) best distinguished groups differing in severity of chronic medical condition and had the most pure physical health interpretation. Scales shown to primarily measure mental health (mental health and role limitations-emotional) best distinguished groups differing in the presence and severity of psychiatric disorders and had the most pure mental health interpretation. The social functioning, vitality, and general health perceptions scales measured both physical and mental health components and, thus, had the most complex interpretation. These results are useful in establishing guidelines for the interpretation of each scale and in documenting the size of differences between clinical groups that should be considered very large.", "author" : [ { "dropping-particle" : "", "family" : "McHorney", "given" : "C A", "non-dropping-particle" : "", "parse-names" : false, "suffix" : "" }, { "dropping-particle" : "", "family" : "Ware", "given" : "J E", "non-dropping-particle" : "", "parse-names" : false, "suffix" : "" }, { "dropping-particle" : "", "family" : "Raczek", "given" : "A E", "non-dropping-particle" : "", "parse-names" : false, "suffix" : "" } ], "container-title" : "Medical care", "id" : "ITEM-1", "issue" : "3", "issued" : { "date-parts" : [ [ "1993", "3" ] ] }, "page" : "247-63", "title" : "The MOS 36-Item Short-Form Health Survey (SF-36): II. Psychometric and clinical tests of validity in measuring physical and mental health constructs.", "type" : "article-journal", "volume" : "31" }, "uris" : [ "http://www.mendeley.com/documents/?uuid=0a643b56-b19b-4fef-a611-4e6ed8df3bd4" ] } ], "mendeley" : { "formattedCitation" : "&lt;sup&gt;17&lt;/sup&gt;", "plainTextFormattedCitation" : "17", "previouslyFormattedCitation" : "&lt;sup&gt;17&lt;/sup&gt;" }, "properties" : { "noteIndex" : 0 }, "schema" : "https://github.com/citation-style-language/schema/raw/master/csl-citation.json" }</w:instrText>
      </w:r>
      <w:r w:rsidR="0010754E">
        <w:fldChar w:fldCharType="separate"/>
      </w:r>
      <w:r w:rsidR="00A92E4D" w:rsidRPr="00A92E4D">
        <w:rPr>
          <w:noProof/>
          <w:vertAlign w:val="superscript"/>
        </w:rPr>
        <w:t>17</w:t>
      </w:r>
      <w:r w:rsidR="0010754E">
        <w:fldChar w:fldCharType="end"/>
      </w:r>
      <w:r w:rsidR="0010754E">
        <w:t xml:space="preserve"> </w:t>
      </w:r>
      <w:r>
        <w:t xml:space="preserve">at baseline (prior to treatment) and six months follow up. </w:t>
      </w:r>
      <w:r w:rsidR="0010754E">
        <w:t xml:space="preserve">In the standardised video of movement, participants were filmed according to </w:t>
      </w:r>
      <w:r w:rsidR="007C1A52">
        <w:t>a</w:t>
      </w:r>
      <w:r w:rsidR="0010754E">
        <w:t xml:space="preserve"> protoco</w:t>
      </w:r>
      <w:r w:rsidR="007F688A">
        <w:t xml:space="preserve">l </w:t>
      </w:r>
      <w:r w:rsidR="007C1A52">
        <w:t xml:space="preserve">based on that </w:t>
      </w:r>
      <w:r w:rsidR="005F5949">
        <w:t>reported by Hi</w:t>
      </w:r>
      <w:r w:rsidR="007F688A">
        <w:t>nso</w:t>
      </w:r>
      <w:r w:rsidR="007D2188">
        <w:t>n et al 2005</w:t>
      </w:r>
      <w:r w:rsidR="0010754E">
        <w:fldChar w:fldCharType="begin" w:fldLock="1"/>
      </w:r>
      <w:r w:rsidR="00DF4C79">
        <w:instrText>ADDIN CSL_CITATION { "citationItems" : [ { "id" : "ITEM-1", "itemData" : { "DOI" : "10.1002/mds.20650", "ISBN" : "0885-3185 (Print)\r0885-3185 (Linking)", "PMID" : "16108025", "abstract" : "We developed and tested the clinimetric properties of a scale for psychogenic movement disorders (PMDs). PMDs are disabling but lack any generally accepted treatment strategies. To develop treatments, means of assessing disease severity must be provided. No scale to assess PMDs existed. The PMD scale developed here rates 10 phenomena (rest tremor, action tremor, dystonia, chorea, bradykinesia, myoclonus, tics, athetosis, ballism, cerebellar incoordination), 2 functions (gait, speech), and 14 body regions. To study interrater agreement, three movement disorder neurologists independently rated 88 videotapes of PMD patients. Data analysis was performed using a kappa coefficient of agreement, Kendall's coefficient of concordance, Spearman correlations, and intraclass correlation coefficients. Validity and scale responsiveness were tested as well. All phenomena and speech and gait dysfunction occurred in the patient sample. A wide range of affected body regions, severity, and incapacitation was captured. Ratings showed excellent interrater reliability for presence or absence of each phenomenon (kappa range, 0.63 to 0.86). Kendall's concordance coefficients for phenomenology, function, and total PMD scores were 0.92, 0.93, and 0.91. Spearman correlations between raters ranged from 0.86 to 0.90. The scale was responsive to changes that occurred as a result of a neuropsychiatric intervention. The PMD scale adequately captures the complex movements of PMDs and can be used to assess PMDs and test the efficacy of intervention strategies.", "author" : [ { "dropping-particle" : "", "family" : "Hinson", "given" : "V K", "non-dropping-particle" : "", "parse-names" : false, "suffix" : "" }, { "dropping-particle" : "", "family" : "Cubo", "given" : "E", "non-dropping-particle" : "", "parse-names" : false, "suffix" : "" }, { "dropping-particle" : "", "family" : "Comella", "given" : "C L", "non-dropping-particle" : "", "parse-names" : false, "suffix" : "" }, { "dropping-particle" : "", "family" : "Goetz", "given" : "C G", "non-dropping-particle" : "", "parse-names" : false, "suffix" : "" }, { "dropping-particle" : "", "family" : "Leurgans", "given" : "S", "non-dropping-particle" : "", "parse-names" : false, "suffix" : "" } ], "container-title" : "Mov Disord", "genre" : "Journal Article", "id" : "ITEM-1", "issue" : "12", "issued" : { "date-parts" : [ [ "2005" ] ] }, "note" : "Hinson, Vanessa K\nCubo, Esther\nComella, Cynthia L\nGoetz, Christopher G\nLeurgans, Sue\neng\nComparative Study\n2005/08/19 09:00\nMov Disord. 2005 Dec;20(12):1592-7.", "page" : "1592-1597", "title" : "Rating scale for psychogenic movement disorders: scale development and clinimetric testing", "type" : "article-journal", "volume" : "20" }, "uris" : [ "http://www.mendeley.com/documents/?uuid=fe4d4ff3-0a9a-4114-8b5b-71219d36cd67" ] } ], "mendeley" : { "formattedCitation" : "&lt;sup&gt;12&lt;/sup&gt;", "plainTextFormattedCitation" : "12", "previouslyFormattedCitation" : "&lt;sup&gt;12&lt;/sup&gt;" }, "properties" : { "noteIndex" : 0 }, "schema" : "https://github.com/citation-style-language/schema/raw/master/csl-citation.json" }</w:instrText>
      </w:r>
      <w:r w:rsidR="0010754E">
        <w:fldChar w:fldCharType="separate"/>
      </w:r>
      <w:r w:rsidR="0010754E" w:rsidRPr="00473993">
        <w:rPr>
          <w:noProof/>
          <w:vertAlign w:val="superscript"/>
        </w:rPr>
        <w:t>12</w:t>
      </w:r>
      <w:r w:rsidR="0010754E">
        <w:fldChar w:fldCharType="end"/>
      </w:r>
      <w:r w:rsidR="007C1A52">
        <w:t>. Filming</w:t>
      </w:r>
      <w:r w:rsidR="00585B55">
        <w:t xml:space="preserve"> starting with a</w:t>
      </w:r>
      <w:r w:rsidR="00E80FA7">
        <w:t xml:space="preserve"> full body view </w:t>
      </w:r>
      <w:r w:rsidR="00585B55">
        <w:t xml:space="preserve">of </w:t>
      </w:r>
      <w:r w:rsidR="00E45E11">
        <w:t xml:space="preserve">the participant </w:t>
      </w:r>
      <w:r w:rsidR="00585B55">
        <w:t>sitting in a chair with arm rests</w:t>
      </w:r>
      <w:r w:rsidR="00E80FA7">
        <w:t xml:space="preserve"> (15 seconds); close up of face and neck (</w:t>
      </w:r>
      <w:r w:rsidR="00585B55">
        <w:t>15 seconds); the participant</w:t>
      </w:r>
      <w:r w:rsidR="00E80FA7">
        <w:t xml:space="preserve"> was then asked to recite the months of the year; full body view sitting with hands supine resting on thighs</w:t>
      </w:r>
      <w:r w:rsidR="007C1A52">
        <w:t xml:space="preserve"> (15 seconds)</w:t>
      </w:r>
      <w:r w:rsidR="00585B55">
        <w:t xml:space="preserve">; arms extended </w:t>
      </w:r>
      <w:r w:rsidR="00E80FA7">
        <w:t>at shoulder height</w:t>
      </w:r>
      <w:r w:rsidR="00585B55">
        <w:t xml:space="preserve"> with hands in pronation (10 seconds); finger-nose test (5 repetitions); </w:t>
      </w:r>
      <w:r w:rsidR="007C1A52">
        <w:t xml:space="preserve">thumb and index-finger </w:t>
      </w:r>
      <w:r w:rsidR="00585B55">
        <w:t>finger taps (15 seconds); heel taps (15 seconds); moving from sitting to standing; standin</w:t>
      </w:r>
      <w:r w:rsidR="00E45E11">
        <w:t>g with</w:t>
      </w:r>
      <w:r w:rsidR="007C1A52">
        <w:t xml:space="preserve"> posture uncorrected</w:t>
      </w:r>
      <w:r w:rsidR="00585B55">
        <w:t xml:space="preserve"> (10 seconds); </w:t>
      </w:r>
      <w:r w:rsidR="007C1A52">
        <w:t>standing feet touching</w:t>
      </w:r>
      <w:r w:rsidR="00585B55">
        <w:t xml:space="preserve"> (10 seconds)</w:t>
      </w:r>
      <w:r w:rsidR="004B01B4">
        <w:t xml:space="preserve"> and finally walking 5 metres, turn and walking back to the starting position</w:t>
      </w:r>
      <w:r w:rsidR="007C1A52">
        <w:t xml:space="preserve"> (using aids if necessary)</w:t>
      </w:r>
      <w:r w:rsidR="00585B55">
        <w:t xml:space="preserve">. All video was filmed in </w:t>
      </w:r>
      <w:r w:rsidR="007C1A52">
        <w:t xml:space="preserve">a </w:t>
      </w:r>
      <w:r w:rsidR="00585B55">
        <w:t>frontal view</w:t>
      </w:r>
      <w:r w:rsidR="00E80FA7">
        <w:t xml:space="preserve">. </w:t>
      </w:r>
      <w:r>
        <w:t xml:space="preserve">A sample of 52 videos were </w:t>
      </w:r>
      <w:r w:rsidR="007D2188">
        <w:t xml:space="preserve">randomly selected </w:t>
      </w:r>
      <w:r w:rsidR="007C1A52">
        <w:t xml:space="preserve">(from the feasibility study data) </w:t>
      </w:r>
      <w:r w:rsidR="007D2188">
        <w:t xml:space="preserve">using an online randomisation application, </w:t>
      </w:r>
      <w:r>
        <w:t xml:space="preserve">for </w:t>
      </w:r>
      <w:r w:rsidR="009A0516">
        <w:t xml:space="preserve">the </w:t>
      </w:r>
      <w:r>
        <w:t xml:space="preserve">reliability and validity assessment. </w:t>
      </w:r>
      <w:r w:rsidR="008E1CAA">
        <w:t>T</w:t>
      </w:r>
      <w:r w:rsidR="00397B7D">
        <w:t>hree</w:t>
      </w:r>
      <w:r w:rsidR="008E1CAA">
        <w:t xml:space="preserve"> neurologists</w:t>
      </w:r>
      <w:r w:rsidR="000910DE">
        <w:t xml:space="preserve"> </w:t>
      </w:r>
      <w:r w:rsidR="008E1CAA">
        <w:t xml:space="preserve">with clinical experience in movement disorders </w:t>
      </w:r>
      <w:r w:rsidR="0010754E">
        <w:t>(LR</w:t>
      </w:r>
      <w:r w:rsidR="00397B7D">
        <w:t>,</w:t>
      </w:r>
      <w:r w:rsidR="0010754E">
        <w:t xml:space="preserve"> AM</w:t>
      </w:r>
      <w:r w:rsidR="00397B7D">
        <w:t xml:space="preserve"> and TT</w:t>
      </w:r>
      <w:r w:rsidR="0010754E">
        <w:t xml:space="preserve">) </w:t>
      </w:r>
      <w:r w:rsidR="008E1CAA">
        <w:t xml:space="preserve">independently rated each video according to the PMDRS and </w:t>
      </w:r>
      <w:r w:rsidR="000910DE">
        <w:t>a simplified version (</w:t>
      </w:r>
      <w:r w:rsidR="00203C6F">
        <w:t>S-FMDRS</w:t>
      </w:r>
      <w:r w:rsidR="000910DE">
        <w:t>)</w:t>
      </w:r>
      <w:r w:rsidR="008E1CAA">
        <w:t xml:space="preserve">. </w:t>
      </w:r>
      <w:r w:rsidR="004247B5">
        <w:t xml:space="preserve">The original PMDRS was scored according to the instructions in the </w:t>
      </w:r>
      <w:proofErr w:type="spellStart"/>
      <w:r w:rsidR="004247B5">
        <w:t>manuscript</w:t>
      </w:r>
      <w:proofErr w:type="spellEnd"/>
      <w:r w:rsidR="004247B5">
        <w:fldChar w:fldCharType="begin" w:fldLock="1"/>
      </w:r>
      <w:r w:rsidR="00DF4C79">
        <w:instrText>ADDIN CSL_CITATION { "citationItems" : [ { "id" : "ITEM-1", "itemData" : { "DOI" : "10.1002/mds.20650", "ISBN" : "0885-3185 (Print)\r0885-3185 (Linking)", "PMID" : "16108025", "abstract" : "We developed and tested the clinimetric properties of a scale for psychogenic movement disorders (PMDs). PMDs are disabling but lack any generally accepted treatment strategies. To develop treatments, means of assessing disease severity must be provided. No scale to assess PMDs existed. The PMD scale developed here rates 10 phenomena (rest tremor, action tremor, dystonia, chorea, bradykinesia, myoclonus, tics, athetosis, ballism, cerebellar incoordination), 2 functions (gait, speech), and 14 body regions. To study interrater agreement, three movement disorder neurologists independently rated 88 videotapes of PMD patients. Data analysis was performed using a kappa coefficient of agreement, Kendall's coefficient of concordance, Spearman correlations, and intraclass correlation coefficients. Validity and scale responsiveness were tested as well. All phenomena and speech and gait dysfunction occurred in the patient sample. A wide range of affected body regions, severity, and incapacitation was captured. Ratings showed excellent interrater reliability for presence or absence of each phenomenon (kappa range, 0.63 to 0.86). Kendall's concordance coefficients for phenomenology, function, and total PMD scores were 0.92, 0.93, and 0.91. Spearman correlations between raters ranged from 0.86 to 0.90. The scale was responsive to changes that occurred as a result of a neuropsychiatric intervention. The PMD scale adequately captures the complex movements of PMDs and can be used to assess PMDs and test the efficacy of intervention strategies.", "author" : [ { "dropping-particle" : "", "family" : "Hinson", "given" : "V K", "non-dropping-particle" : "", "parse-names" : false, "suffix" : "" }, { "dropping-particle" : "", "family" : "Cubo", "given" : "E", "non-dropping-particle" : "", "parse-names" : false, "suffix" : "" }, { "dropping-particle" : "", "family" : "Comella", "given" : "C L", "non-dropping-particle" : "", "parse-names" : false, "suffix" : "" }, { "dropping-particle" : "", "family" : "Goetz", "given" : "C G", "non-dropping-particle" : "", "parse-names" : false, "suffix" : "" }, { "dropping-particle" : "", "family" : "Leurgans", "given" : "S", "non-dropping-particle" : "", "parse-names" : false, "suffix" : "" } ], "container-title" : "Mov Disord", "genre" : "Journal Article", "id" : "ITEM-1", "issue" : "12", "issued" : { "date-parts" : [ [ "2005" ] ] }, "note" : "Hinson, Vanessa K\nCubo, Esther\nComella, Cynthia L\nGoetz, Christopher G\nLeurgans, Sue\neng\nComparative Study\n2005/08/19 09:00\nMov Disord. 2005 Dec;20(12):1592-7.", "page" : "1592-1597", "title" : "Rating scale for psychogenic movement disorders: scale development and clinimetric testing", "type" : "article-journal", "volume" : "20" }, "uris" : [ "http://www.mendeley.com/documents/?uuid=fe4d4ff3-0a9a-4114-8b5b-71219d36cd67" ] } ], "mendeley" : { "formattedCitation" : "&lt;sup&gt;12&lt;/sup&gt;", "plainTextFormattedCitation" : "12", "previouslyFormattedCitation" : "&lt;sup&gt;12&lt;/sup&gt;" }, "properties" : { "noteIndex" : 0 }, "schema" : "https://github.com/citation-style-language/schema/raw/master/csl-citation.json" }</w:instrText>
      </w:r>
      <w:r w:rsidR="004247B5">
        <w:fldChar w:fldCharType="separate"/>
      </w:r>
      <w:r w:rsidR="004247B5" w:rsidRPr="00473993">
        <w:rPr>
          <w:noProof/>
          <w:vertAlign w:val="superscript"/>
        </w:rPr>
        <w:t>12</w:t>
      </w:r>
      <w:r w:rsidR="004247B5">
        <w:fldChar w:fldCharType="end"/>
      </w:r>
      <w:r w:rsidR="004247B5">
        <w:t xml:space="preserve">. </w:t>
      </w:r>
      <w:r w:rsidR="008E1CAA">
        <w:t>The order</w:t>
      </w:r>
      <w:r w:rsidR="007F5848">
        <w:t xml:space="preserve"> of scoring for each </w:t>
      </w:r>
      <w:r w:rsidR="009A2661">
        <w:t>scale</w:t>
      </w:r>
      <w:r w:rsidR="007F5848">
        <w:t xml:space="preserve"> </w:t>
      </w:r>
      <w:r w:rsidR="008E1CAA">
        <w:t xml:space="preserve">was alternated between videos. </w:t>
      </w:r>
      <w:r w:rsidR="009D3C2D">
        <w:t xml:space="preserve">In addition, a physiotherapist rated the videos using the </w:t>
      </w:r>
      <w:r w:rsidR="00203C6F">
        <w:t>S-FMDRS</w:t>
      </w:r>
      <w:r w:rsidR="00907FB5">
        <w:t xml:space="preserve"> only.</w:t>
      </w:r>
      <w:r w:rsidR="004247B5">
        <w:t xml:space="preserve"> The </w:t>
      </w:r>
      <w:proofErr w:type="spellStart"/>
      <w:r w:rsidR="004247B5">
        <w:t>rater</w:t>
      </w:r>
      <w:proofErr w:type="spellEnd"/>
      <w:r w:rsidR="004247B5">
        <w:t xml:space="preserve"> was instructed to watch each video in full, </w:t>
      </w:r>
      <w:r w:rsidR="001A0DAD">
        <w:t xml:space="preserve">and </w:t>
      </w:r>
      <w:r w:rsidR="004247B5">
        <w:t xml:space="preserve">they were then </w:t>
      </w:r>
      <w:r w:rsidR="001A0DAD">
        <w:t>permitted</w:t>
      </w:r>
      <w:r w:rsidR="004247B5">
        <w:t xml:space="preserve"> to re-watch relevant sections as required. </w:t>
      </w:r>
    </w:p>
    <w:p w14:paraId="6901F501" w14:textId="2D772423" w:rsidR="00907FB5" w:rsidRDefault="00907FB5" w:rsidP="00907FB5">
      <w:pPr>
        <w:pStyle w:val="Heading2"/>
      </w:pPr>
      <w:r>
        <w:t xml:space="preserve">Simplified </w:t>
      </w:r>
      <w:r w:rsidR="00203C6F">
        <w:t>Functional</w:t>
      </w:r>
      <w:r>
        <w:t xml:space="preserve"> Movement Disorders Rating Scale (</w:t>
      </w:r>
      <w:r w:rsidR="00203C6F">
        <w:t>S-FMDRS</w:t>
      </w:r>
      <w:r>
        <w:t>)</w:t>
      </w:r>
    </w:p>
    <w:p w14:paraId="1C559D82" w14:textId="05AF7AA5" w:rsidR="004247B5" w:rsidRDefault="00DA0E9D" w:rsidP="00CE470C">
      <w:r>
        <w:t xml:space="preserve">The following </w:t>
      </w:r>
      <w:r w:rsidR="001A0DAD">
        <w:t xml:space="preserve">developments </w:t>
      </w:r>
      <w:r>
        <w:t xml:space="preserve">were made </w:t>
      </w:r>
      <w:r w:rsidR="001A0DAD">
        <w:t>to create the</w:t>
      </w:r>
      <w:r>
        <w:t xml:space="preserve"> simplified scale</w:t>
      </w:r>
      <w:r w:rsidR="001A0DAD">
        <w:t xml:space="preserve"> (see figure 2). First, and most importantly, the nature of the movement disorder phenomenology was removed, and </w:t>
      </w:r>
      <w:proofErr w:type="spellStart"/>
      <w:r w:rsidR="001A0DAD">
        <w:t>raters</w:t>
      </w:r>
      <w:proofErr w:type="spellEnd"/>
      <w:r w:rsidR="001A0DAD">
        <w:t xml:space="preserve"> were simply required to note the presence or absence of abnormal movement in each body region. Second, t</w:t>
      </w:r>
      <w:r>
        <w:t>h</w:t>
      </w:r>
      <w:r w:rsidR="00907FB5">
        <w:t xml:space="preserve">e number of body regions </w:t>
      </w:r>
      <w:r w:rsidR="001A0DAD">
        <w:t>was</w:t>
      </w:r>
      <w:r w:rsidR="00907FB5">
        <w:t xml:space="preserve"> condensed from 14 to seven. </w:t>
      </w:r>
      <w:r w:rsidR="001A0DAD">
        <w:t>Third, s</w:t>
      </w:r>
      <w:r w:rsidR="007F5848">
        <w:t xml:space="preserve">ymptom severity </w:t>
      </w:r>
      <w:r w:rsidR="00494ED2">
        <w:t xml:space="preserve">at each body region </w:t>
      </w:r>
      <w:r w:rsidR="001A0DAD">
        <w:t xml:space="preserve">was </w:t>
      </w:r>
      <w:r w:rsidR="009A2661">
        <w:t>rated from</w:t>
      </w:r>
      <w:r w:rsidR="007F5848">
        <w:t xml:space="preserve"> 0-3</w:t>
      </w:r>
      <w:r>
        <w:t xml:space="preserve"> (0=none, 1=mild, 2=moderate, 3=severe</w:t>
      </w:r>
      <w:r w:rsidR="007F5848">
        <w:t>).</w:t>
      </w:r>
      <w:r w:rsidR="004247B5">
        <w:t xml:space="preserve"> </w:t>
      </w:r>
      <w:r w:rsidR="001A0DAD">
        <w:t>Fourth, a</w:t>
      </w:r>
      <w:r w:rsidR="004247B5">
        <w:t xml:space="preserve"> </w:t>
      </w:r>
      <w:r>
        <w:t>duration score</w:t>
      </w:r>
      <w:r w:rsidR="004247B5">
        <w:t xml:space="preserve"> </w:t>
      </w:r>
      <w:r w:rsidR="001A0DAD">
        <w:t xml:space="preserve">was </w:t>
      </w:r>
      <w:r w:rsidR="004247B5">
        <w:t>assigned to each body region (estimated amount of time during the video</w:t>
      </w:r>
      <w:r w:rsidR="00C022F3">
        <w:t xml:space="preserve"> that</w:t>
      </w:r>
      <w:r w:rsidR="004247B5">
        <w:t xml:space="preserve"> symptoms are observed at the body region),</w:t>
      </w:r>
      <w:r w:rsidR="00CE470C">
        <w:t xml:space="preserve"> rated from 0-3 </w:t>
      </w:r>
      <w:r>
        <w:t>(</w:t>
      </w:r>
      <w:r w:rsidR="00CE470C">
        <w:t>0=none; 1=</w:t>
      </w:r>
      <w:r w:rsidR="00C303DA">
        <w:t>symptomatic movement spotted at least once or only a few times</w:t>
      </w:r>
      <w:r w:rsidR="00CE470C">
        <w:t>; 2=</w:t>
      </w:r>
      <w:r w:rsidR="00C303DA">
        <w:t>symptom is intermittent but frequent, so there are periods where it is absent or does not affect purposeful movement</w:t>
      </w:r>
      <w:r w:rsidR="00CE470C">
        <w:t>; 3=</w:t>
      </w:r>
      <w:r w:rsidR="00C303DA">
        <w:t>the symptom is there all the time</w:t>
      </w:r>
      <w:r w:rsidR="00CE470C">
        <w:t>).</w:t>
      </w:r>
      <w:r>
        <w:t xml:space="preserve">.Gait and speech </w:t>
      </w:r>
      <w:r w:rsidR="001A0DAD">
        <w:t xml:space="preserve">were </w:t>
      </w:r>
      <w:r w:rsidR="00494ED2">
        <w:t xml:space="preserve">also </w:t>
      </w:r>
      <w:r>
        <w:t xml:space="preserve">rated according to severity and duration. </w:t>
      </w:r>
      <w:r w:rsidR="001A0DAD">
        <w:t>Fifth, t</w:t>
      </w:r>
      <w:r>
        <w:t xml:space="preserve">he incapacitation score </w:t>
      </w:r>
      <w:r w:rsidR="001A0DAD">
        <w:t>was</w:t>
      </w:r>
      <w:r>
        <w:t xml:space="preserve"> removed. </w:t>
      </w:r>
      <w:r w:rsidR="007F5848">
        <w:t>All severity and duration score</w:t>
      </w:r>
      <w:r w:rsidR="004247B5">
        <w:t>s</w:t>
      </w:r>
      <w:r w:rsidR="007F5848">
        <w:t xml:space="preserve"> </w:t>
      </w:r>
      <w:r w:rsidR="001A0DAD">
        <w:t xml:space="preserve">were </w:t>
      </w:r>
      <w:r w:rsidR="007F5848">
        <w:t>added to give a total score.</w:t>
      </w:r>
      <w:r w:rsidR="004247B5">
        <w:t xml:space="preserve"> </w:t>
      </w:r>
    </w:p>
    <w:p w14:paraId="768AEEA9" w14:textId="49F2368E" w:rsidR="004247B5" w:rsidRDefault="004247B5" w:rsidP="004247B5">
      <w:pPr>
        <w:pStyle w:val="Heading2"/>
      </w:pPr>
      <w:r>
        <w:lastRenderedPageBreak/>
        <w:t>Feasibility Study Procedures</w:t>
      </w:r>
    </w:p>
    <w:p w14:paraId="11FA88D0" w14:textId="0D456AE2" w:rsidR="006F7977" w:rsidRDefault="00977C5C" w:rsidP="006F7977">
      <w:r>
        <w:t xml:space="preserve">The feasibility study procedures have been reported in full </w:t>
      </w:r>
      <w:proofErr w:type="spellStart"/>
      <w:r>
        <w:t>elsewhere</w:t>
      </w:r>
      <w:proofErr w:type="spellEnd"/>
      <w:r w:rsidR="00C94EA4">
        <w:fldChar w:fldCharType="begin" w:fldLock="1"/>
      </w:r>
      <w:r w:rsidR="00DF4C79">
        <w:instrText>ADDIN CSL_CITATION { "citationItems" : [ { "id" : "ITEM-1", "itemData" : { "DOI" : "10.1136/jnnp-2016-314408", "ISSN" : "1468-330X", "PMID" : "27694498", "abstract" : "OBJECTIVE To determine the feasibility of conducting a randomised controlled trial of a specialist physiotherapy intervention for functional motor symptoms (FMS). METHODS A randomised feasibility study was conducted recruiting patients with a clinically established diagnosis of FMS from a tertiary neurology clinic in London, UK. Participants were randomised to the intervention or a treatment as usual control. Measures of feasibility and clinical outcome were collected and assessed at 6 months. RESULTS 60 individuals were recruited over a 9-month period. Three withdrew, leaving 29 intervention and 28 controls participants in the final analysis. 32% of patients with FMS met the inclusion criteria, of which 90% enrolled. Acceptability of the intervention was high and there were no adverse events. At 6 months, 72% of the intervention group rated their symptoms as improved, compared to 18% in the control group. There was a moderate to large treatment effect across a range of outcomes, including three of eight Short Form 36 (SF36) domains (d=0.46-0.79). The SF36 Physical function was found to be a suitable primary outcome measure for a future trial; adjusted mean difference 19.8 (95% CI 10.2 to 29.5). The additional quality adjusted life years (QALY) with intervention was 0.08 (95% CI 0.03 to 0.13), the mean incremental cost per QALY gained was \u00a312 087. CONCLUSIONS This feasibility study demonstrated high rates of recruitment, retention and acceptability. Clinical effect size was moderate to large with high probability of being cost-effective. A randomised controlled trial is needed. TRIAL REGISTRATION NUMBER NCT02275000; Results.", "author" : [ { "dropping-particle" : "", "family" : "Nielsen", "given" : "G", "non-dropping-particle" : "", "parse-names" : false, "suffix" : "" }, { "dropping-particle" : "", "family" : "Buszewicz", "given" : "M", "non-dropping-particle" : "", "parse-names" : false, "suffix" : "" }, { "dropping-particle" : "", "family" : "Stevenson", "given" : "F", "non-dropping-particle" : "", "parse-names" : false, "suffix" : "" }, { "dropping-particle" : "", "family" : "Hunter", "given" : "R", "non-dropping-particle" : "", "parse-names" : false, "suffix" : "" }, { "dropping-particle" : "", "family" : "Holt", "given" : "K", "non-dropping-particle" : "", "parse-names" : false, "suffix" : "" }, { "dropping-particle" : "", "family" : "Dudziec", "given" : "M", "non-dropping-particle" : "", "parse-names" : false, "suffix" : "" }, { "dropping-particle" : "", "family" : "Ricciardi", "given" : "L", "non-dropping-particle" : "", "parse-names" : false, "suffix" : "" }, { "dropping-particle" : "", "family" : "Marsden", "given" : "J", "non-dropping-particle" : "", "parse-names" : false, "suffix" : "" }, { "dropping-particle" : "", "family" : "Joyce", "given" : "E", "non-dropping-particle" : "", "parse-names" : false, "suffix" : "" }, { "dropping-particle" : "", "family" : "Edwards", "given" : "Mark J", "non-dropping-particle" : "", "parse-names" : false, "suffix" : "" } ], "container-title" : "Journal of Neurology, Neurosurgery &amp; Psychiatry", "id" : "ITEM-1", "issued" : { "date-parts" : [ [ "2016", "9", "30" ] ] }, "page" : "jnnp-2016-314408", "publisher" : "BMJ Publishing Group Ltd", "title" : "Randomised Feasibility Study of Physiotherapy for Patients with Functional Motor Symptoms", "type" : "article-journal", "volume" : "online fir" }, "uris" : [ "http://www.mendeley.com/documents/?uuid=e4c29339-ca67-41ee-865f-fdef7292089e" ] } ], "mendeley" : { "formattedCitation" : "&lt;sup&gt;15&lt;/sup&gt;", "plainTextFormattedCitation" : "15", "previouslyFormattedCitation" : "&lt;sup&gt;15&lt;/sup&gt;" }, "properties" : { "noteIndex" : 0 }, "schema" : "https://github.com/citation-style-language/schema/raw/master/csl-citation.json" }</w:instrText>
      </w:r>
      <w:r w:rsidR="00C94EA4">
        <w:fldChar w:fldCharType="separate"/>
      </w:r>
      <w:r w:rsidR="00C94EA4" w:rsidRPr="00C94EA4">
        <w:rPr>
          <w:noProof/>
          <w:vertAlign w:val="superscript"/>
        </w:rPr>
        <w:t>15</w:t>
      </w:r>
      <w:r w:rsidR="00C94EA4">
        <w:fldChar w:fldCharType="end"/>
      </w:r>
      <w:r>
        <w:t xml:space="preserve">. In summary, 60 patients with FMD were randomised to </w:t>
      </w:r>
      <w:r w:rsidR="004247B5">
        <w:t xml:space="preserve">receive </w:t>
      </w:r>
      <w:r>
        <w:t>a specia</w:t>
      </w:r>
      <w:r w:rsidR="001E5F61">
        <w:t>lised intensive 5-day</w:t>
      </w:r>
      <w:r>
        <w:t xml:space="preserve"> intervention</w:t>
      </w:r>
      <w:r w:rsidR="00C022F3">
        <w:t xml:space="preserve"> (intervention group)</w:t>
      </w:r>
      <w:r>
        <w:t xml:space="preserve"> or referral to</w:t>
      </w:r>
      <w:r w:rsidR="00C022F3">
        <w:t xml:space="preserve"> standard</w:t>
      </w:r>
      <w:r w:rsidR="001E5F61">
        <w:t xml:space="preserve"> community neuro</w:t>
      </w:r>
      <w:r>
        <w:t>physiotherapy</w:t>
      </w:r>
      <w:r w:rsidR="00C022F3">
        <w:t xml:space="preserve"> (control group)</w:t>
      </w:r>
      <w:r>
        <w:t xml:space="preserve">. </w:t>
      </w:r>
      <w:r w:rsidR="001A0DAD">
        <w:t>Video was taken at baseline and at six months following treatment.</w:t>
      </w:r>
    </w:p>
    <w:p w14:paraId="41125EC3" w14:textId="535F5B31" w:rsidR="008E1CAA" w:rsidRDefault="008E1CAA" w:rsidP="006F7977">
      <w:pPr>
        <w:pStyle w:val="Heading2"/>
      </w:pPr>
      <w:r w:rsidRPr="00E44ADB">
        <w:t>Analysis</w:t>
      </w:r>
    </w:p>
    <w:p w14:paraId="03975D08" w14:textId="7B84769E" w:rsidR="000910DE" w:rsidRDefault="000910DE" w:rsidP="000910DE">
      <w:r>
        <w:t xml:space="preserve">A sample size of 52 was chosen using a sample size calculation based on an estimated </w:t>
      </w:r>
      <w:proofErr w:type="spellStart"/>
      <w:r>
        <w:t>intraclass</w:t>
      </w:r>
      <w:proofErr w:type="spellEnd"/>
      <w:r>
        <w:t xml:space="preserve"> correlation coefficient (ICC) of 0.8, for 2 </w:t>
      </w:r>
      <w:proofErr w:type="spellStart"/>
      <w:r>
        <w:t>raters</w:t>
      </w:r>
      <w:proofErr w:type="spellEnd"/>
      <w:r>
        <w:t xml:space="preserve"> with a</w:t>
      </w:r>
      <w:r w:rsidR="00825D05">
        <w:t xml:space="preserve"> 95% confidence interval width of 0.2</w:t>
      </w:r>
      <w:r w:rsidR="00091BA8">
        <w:fldChar w:fldCharType="begin" w:fldLock="1"/>
      </w:r>
      <w:r w:rsidR="00A92E4D">
        <w:instrText>ADDIN CSL_CITATION { "citationItems" : [ { "id" : "ITEM-1", "itemData" : { "DOI" : "10.1002/sim.1108", "ISSN" : "0277-6715", "PMID" : "12111881", "abstract" : "A method is developed to calculate the approximate number of subjects required to obtain an exact confidence interval of desired width for certain types of intraclass correlations in one-way and two-way ANOVA models. The sample size approximation is shown to be very accurate.", "author" : [ { "dropping-particle" : "", "family" : "Bonett", "given" : "Douglas G", "non-dropping-particle" : "", "parse-names" : false, "suffix" : "" } ], "container-title" : "Statistics in medicine", "id" : "ITEM-1", "issue" : "9", "issued" : { "date-parts" : [ [ "2002", "5", "15" ] ] }, "page" : "1331-5", "title" : "Sample size requirements for estimating intraclass correlations with desired precision.", "type" : "article-journal", "volume" : "21" }, "uris" : [ "http://www.mendeley.com/documents/?uuid=0697a9fd-0e68-3863-a196-ab7c3a5bf32b" ] } ], "mendeley" : { "formattedCitation" : "&lt;sup&gt;18&lt;/sup&gt;", "plainTextFormattedCitation" : "18", "previouslyFormattedCitation" : "&lt;sup&gt;18&lt;/sup&gt;" }, "properties" : { "noteIndex" : 0 }, "schema" : "https://github.com/citation-style-language/schema/raw/master/csl-citation.json" }</w:instrText>
      </w:r>
      <w:r w:rsidR="00091BA8">
        <w:fldChar w:fldCharType="separate"/>
      </w:r>
      <w:r w:rsidR="00A92E4D" w:rsidRPr="00A92E4D">
        <w:rPr>
          <w:noProof/>
          <w:vertAlign w:val="superscript"/>
        </w:rPr>
        <w:t>18</w:t>
      </w:r>
      <w:r w:rsidR="00091BA8">
        <w:fldChar w:fldCharType="end"/>
      </w:r>
      <w:r w:rsidR="00091BA8">
        <w:t>.</w:t>
      </w:r>
      <w:r>
        <w:t xml:space="preserve"> </w:t>
      </w:r>
    </w:p>
    <w:p w14:paraId="0C533E34" w14:textId="10B9322A" w:rsidR="007F7FBF" w:rsidRDefault="008E1CAA" w:rsidP="008E1CAA">
      <w:r>
        <w:t xml:space="preserve">Interrater reliability was assessed using </w:t>
      </w:r>
      <w:r w:rsidR="009A2661">
        <w:t>ICC</w:t>
      </w:r>
      <w:r>
        <w:t xml:space="preserve"> (2 way ran</w:t>
      </w:r>
      <w:r w:rsidR="00C00BC5">
        <w:t xml:space="preserve">dom effects-absolute agreement, </w:t>
      </w:r>
      <w:r>
        <w:t>ICC</w:t>
      </w:r>
      <w:r w:rsidRPr="005F1A38">
        <w:rPr>
          <w:vertAlign w:val="subscript"/>
        </w:rPr>
        <w:t>(2,1)</w:t>
      </w:r>
      <w:r w:rsidR="00C00BC5">
        <w:t>) for score totals</w:t>
      </w:r>
      <w:r>
        <w:t xml:space="preserve"> and </w:t>
      </w:r>
      <w:r w:rsidR="00F67FBF">
        <w:t xml:space="preserve">Light’s </w:t>
      </w:r>
      <w:proofErr w:type="spellStart"/>
      <w:r>
        <w:t>kappa</w:t>
      </w:r>
      <w:proofErr w:type="spellEnd"/>
      <w:r w:rsidR="00862361">
        <w:fldChar w:fldCharType="begin" w:fldLock="1"/>
      </w:r>
      <w:r w:rsidR="00C022F3">
        <w:instrText>ADDIN CSL_CITATION { "citationItems" : [ { "id" : "ITEM-1", "itemData" : { "PMID" : "22833776", "abstract" : "Many research designs require the assessment of inter-rater reliability (IRR) to demonstrate consistency among observational ratings provided by multiple coders. However, many studies use incorrect statistical procedures, fail to fully report the information necessary to interpret their results, or do not address how IRR affects the power of their subsequent analyses for hypothesis testing. This paper provides an overview of methodological issues related to the assessment of IRR with a focus on study design, selection of appropriate statistics, and the computation, interpretation, and reporting of some commonly-used IRR statistics. Computational examples include SPSS and R syntax for computing Cohen's kappa and intra-class correlations to assess IRR.", "author" : [ { "dropping-particle" : "", "family" : "Hallgren", "given" : "Kevin A", "non-dropping-particle" : "", "parse-names" : false, "suffix" : "" } ], "container-title" : "Tutorials in quantitative methods for psychology", "id" : "ITEM-1", "issue" : "1", "issued" : { "date-parts" : [ [ "2012" ] ] }, "page" : "23-34", "publisher" : "NIH Public Access", "title" : "Computing Inter-Rater Reliability for Observational Data: An Overview and Tutorial.", "type" : "article-journal", "volume" : "8" }, "uris" : [ "http://www.mendeley.com/documents/?uuid=fcb23b4d-ffd0-38ea-adf8-c0490c8ab03b" ] } ], "mendeley" : { "formattedCitation" : "&lt;sup&gt;19&lt;/sup&gt;", "plainTextFormattedCitation" : "19", "previouslyFormattedCitation" : "&lt;sup&gt;19&lt;/sup&gt;" }, "properties" : { "noteIndex" : 0 }, "schema" : "https://github.com/citation-style-language/schema/raw/master/csl-citation.json" }</w:instrText>
      </w:r>
      <w:r w:rsidR="00862361">
        <w:fldChar w:fldCharType="separate"/>
      </w:r>
      <w:r w:rsidR="00862361" w:rsidRPr="00DF4C79">
        <w:rPr>
          <w:noProof/>
          <w:vertAlign w:val="superscript"/>
        </w:rPr>
        <w:t>19</w:t>
      </w:r>
      <w:r w:rsidR="00862361">
        <w:fldChar w:fldCharType="end"/>
      </w:r>
      <w:r>
        <w:t xml:space="preserve"> for agreement on classification of movement disorder (PMDRS)  and the presence of symptoms at each body region/function (</w:t>
      </w:r>
      <w:r w:rsidR="00321BD1">
        <w:t>both scales</w:t>
      </w:r>
      <w:r>
        <w:t xml:space="preserve">). </w:t>
      </w:r>
      <w:r w:rsidR="00AE50B1">
        <w:t>Concurrent</w:t>
      </w:r>
      <w:r>
        <w:t xml:space="preserve"> validity was explored using Spearman’s correlation, comparing total </w:t>
      </w:r>
      <w:r w:rsidR="00203C6F">
        <w:t>S-FMDRS</w:t>
      </w:r>
      <w:r>
        <w:t xml:space="preserve"> scores to the PMDRS scores, SF36 Physical Function domain scores and 10 metre walk times.</w:t>
      </w:r>
      <w:r w:rsidR="00B306B9">
        <w:t xml:space="preserve"> </w:t>
      </w:r>
      <w:r w:rsidR="00494ED2">
        <w:t xml:space="preserve">To assess sensitivity of the </w:t>
      </w:r>
      <w:r w:rsidR="00203C6F">
        <w:t>S-FMDRS</w:t>
      </w:r>
      <w:r w:rsidR="00494ED2">
        <w:t xml:space="preserve">, </w:t>
      </w:r>
      <w:r w:rsidR="007F7FBF">
        <w:t xml:space="preserve">the </w:t>
      </w:r>
      <w:r w:rsidR="0010754E">
        <w:t xml:space="preserve">mean </w:t>
      </w:r>
      <w:r w:rsidR="007F7FBF">
        <w:t>difference between the</w:t>
      </w:r>
      <w:r w:rsidR="00B306B9">
        <w:t xml:space="preserve"> </w:t>
      </w:r>
      <w:r w:rsidR="007F7FBF">
        <w:t>intervention and control groups</w:t>
      </w:r>
      <w:r w:rsidR="00494ED2">
        <w:t xml:space="preserve"> of the feasibility study </w:t>
      </w:r>
      <w:r w:rsidR="007F7FBF" w:rsidRPr="007F7FBF">
        <w:t>was assessed using a linear regression model, adjusting for the b</w:t>
      </w:r>
      <w:r w:rsidR="007F7FBF">
        <w:t xml:space="preserve">aseline scores of the </w:t>
      </w:r>
      <w:proofErr w:type="spellStart"/>
      <w:r w:rsidR="007F7FBF">
        <w:t>measure</w:t>
      </w:r>
      <w:proofErr w:type="spellEnd"/>
      <w:r w:rsidR="00977C5C">
        <w:fldChar w:fldCharType="begin" w:fldLock="1"/>
      </w:r>
      <w:r w:rsidR="00DF4C79">
        <w:instrText>ADDIN CSL_CITATION { "citationItems" : [ { "id" : "ITEM-1", "itemData" : { "DOI" : "10.1136/bmj.323.7321.1123", "ISSN" : "0959-8138", "PMID" : "11701584", "abstract" : "In many randomised trials researchers measure a continuous variable at baseline and again as an outcome assessed at follow up. Baseline measurements are common in trials of chronic conditions where researchers want to see whether a treatment can reduce pre-existing levels of pain, anxiety, hypertension, and the like.\n\nStatistical comparisons in such trials can be made in several ways. Comparison of follow up (post-treatment) scores will give a result such as \u201cat the end of the trial, mean pain scores were 15 mm (95% confidence interval 10 to 20 mm) lower in the treatment group.\u201d Alternatively a change score can be calculated by subtracting the follow up score from the baseline score, leading to a statement such as \u201cpain reductions were 20 mm (16 to 24 mm) greater on treatment than control.\u201d If the average baseline scores are the same in each group the estimated treatment effect will be the same using these two simple approaches. If the treatment is effective the statistical significance of the treatment effect by the two methods will depend on the correlation between baseline and follow up scores. If the correlation is low using the change score will \u2026", "author" : [ { "dropping-particle" : "", "family" : "Vickers", "given" : "A J", "non-dropping-particle" : "", "parse-names" : false, "suffix" : "" }, { "dropping-particle" : "", "family" : "Altman", "given" : "D G", "non-dropping-particle" : "", "parse-names" : false, "suffix" : "" } ], "container-title" : "BMJ (Clinical research ed.)", "id" : "ITEM-1", "issue" : "7321", "issued" : { "date-parts" : [ [ "2001", "11", "10" ] ] }, "page" : "1123-4", "publisher" : "British Medical Journal Publishing Group", "title" : "Statistics notes: Analysing controlled trials with baseline and follow up measurements.", "type" : "article-journal", "volume" : "323" }, "uris" : [ "http://www.mendeley.com/documents/?uuid=17814b5c-f3b6-3a09-90c7-41e597b33b03" ] } ], "mendeley" : { "formattedCitation" : "&lt;sup&gt;20&lt;/sup&gt;", "plainTextFormattedCitation" : "20", "previouslyFormattedCitation" : "&lt;sup&gt;20&lt;/sup&gt;" }, "properties" : { "noteIndex" : 0 }, "schema" : "https://github.com/citation-style-language/schema/raw/master/csl-citation.json" }</w:instrText>
      </w:r>
      <w:r w:rsidR="00977C5C">
        <w:fldChar w:fldCharType="separate"/>
      </w:r>
      <w:r w:rsidR="00DF4C79" w:rsidRPr="00DF4C79">
        <w:rPr>
          <w:noProof/>
          <w:vertAlign w:val="superscript"/>
        </w:rPr>
        <w:t>20</w:t>
      </w:r>
      <w:r w:rsidR="00977C5C">
        <w:fldChar w:fldCharType="end"/>
      </w:r>
      <w:r w:rsidR="007F7FBF">
        <w:t>. A t</w:t>
      </w:r>
      <w:r w:rsidR="007F7FBF" w:rsidRPr="007F7FBF">
        <w:t xml:space="preserve">reatment effect was calculated using Cohen’s </w:t>
      </w:r>
      <w:r w:rsidR="007F7FBF" w:rsidRPr="007F7FBF">
        <w:rPr>
          <w:i/>
        </w:rPr>
        <w:t>d</w:t>
      </w:r>
      <w:r w:rsidR="007F7FBF" w:rsidRPr="007F7FBF">
        <w:t xml:space="preserve"> </w:t>
      </w:r>
      <w:r w:rsidR="007F7FBF">
        <w:fldChar w:fldCharType="begin" w:fldLock="1"/>
      </w:r>
      <w:r w:rsidR="00DF4C79">
        <w:instrText>ADDIN CSL_CITATION { "citationItems" : [ { "id" : "ITEM-1", "itemData" : { "DOI" : "10.1136/bmj.e7370", "ISSN" : "1756-1833", "author" : [ { "dropping-particle" : "", "family" : "Sedgwick", "given" : "P.", "non-dropping-particle" : "", "parse-names" : false, "suffix" : "" } ], "container-title" : "BMJ", "id" : "ITEM-1", "issue" : "nov05 1", "issued" : { "date-parts" : [ [ "2012", "11", "5" ] ] }, "page" : "e7370", "title" : "Effect sizes", "type" : "article-journal", "volume" : "345" }, "uris" : [ "http://www.mendeley.com/documents/?uuid=de48a431-e5d0-4bf3-8c3b-2f76415143d6" ] } ], "mendeley" : { "formattedCitation" : "&lt;sup&gt;21&lt;/sup&gt;", "plainTextFormattedCitation" : "21", "previouslyFormattedCitation" : "&lt;sup&gt;21&lt;/sup&gt;" }, "properties" : { "noteIndex" : 0 }, "schema" : "https://github.com/citation-style-language/schema/raw/master/csl-citation.json" }</w:instrText>
      </w:r>
      <w:r w:rsidR="007F7FBF">
        <w:fldChar w:fldCharType="separate"/>
      </w:r>
      <w:r w:rsidR="00DF4C79" w:rsidRPr="00DF4C79">
        <w:rPr>
          <w:noProof/>
          <w:vertAlign w:val="superscript"/>
        </w:rPr>
        <w:t>21</w:t>
      </w:r>
      <w:r w:rsidR="007F7FBF">
        <w:fldChar w:fldCharType="end"/>
      </w:r>
      <w:r w:rsidR="007F7FBF">
        <w:t>.</w:t>
      </w:r>
      <w:r w:rsidR="001629C8">
        <w:t xml:space="preserve"> </w:t>
      </w:r>
      <w:r w:rsidR="007F7FBF">
        <w:t>Statistical analysis was conducted using SPSS version 22.</w:t>
      </w:r>
    </w:p>
    <w:p w14:paraId="2B58C009" w14:textId="77777777" w:rsidR="008E1CAA" w:rsidRDefault="008E1CAA" w:rsidP="008E1CAA">
      <w:pPr>
        <w:pStyle w:val="Heading1"/>
      </w:pPr>
      <w:r>
        <w:t>Results</w:t>
      </w:r>
    </w:p>
    <w:p w14:paraId="757E31BF" w14:textId="39880E49" w:rsidR="00FC2491" w:rsidRPr="00E90097" w:rsidRDefault="00FC2491" w:rsidP="00FC2491">
      <w:r w:rsidRPr="00E90097">
        <w:t>The mean age of participants</w:t>
      </w:r>
      <w:r w:rsidR="007F7FBF">
        <w:t xml:space="preserve"> in the reliability assessment sample</w:t>
      </w:r>
      <w:r w:rsidRPr="00E90097">
        <w:t xml:space="preserve"> was 43 (SD 13.4), 73% were </w:t>
      </w:r>
      <w:r w:rsidR="00A343E5">
        <w:t>female</w:t>
      </w:r>
      <w:r w:rsidRPr="00E90097">
        <w:t xml:space="preserve">, the mean symptom duration was 5.6 years (SD 6.7). Participants presented with primary complaints of gait disturbance (25%), tremor (20%), </w:t>
      </w:r>
      <w:r w:rsidR="004619BC" w:rsidRPr="00E90097">
        <w:t xml:space="preserve">weakness (12%), </w:t>
      </w:r>
      <w:r w:rsidRPr="00E90097">
        <w:t>jerks (4%), and mixed movement disorder symptoms (39%).</w:t>
      </w:r>
      <w:r w:rsidR="00750C7A">
        <w:t xml:space="preserve"> Reliability values are presented in table 1.</w:t>
      </w:r>
    </w:p>
    <w:p w14:paraId="20098F6F" w14:textId="3FCF8AB6" w:rsidR="00FC2491" w:rsidRPr="00E90097" w:rsidRDefault="00C00BC5" w:rsidP="00FC2491">
      <w:pPr>
        <w:pStyle w:val="Heading2"/>
      </w:pPr>
      <w:proofErr w:type="spellStart"/>
      <w:r>
        <w:t>Intraclass</w:t>
      </w:r>
      <w:proofErr w:type="spellEnd"/>
      <w:r>
        <w:t xml:space="preserve"> Correlation Coefficient</w:t>
      </w:r>
    </w:p>
    <w:p w14:paraId="3AC72121" w14:textId="45289728" w:rsidR="00FC2491" w:rsidRPr="00E90097" w:rsidRDefault="00FC2491" w:rsidP="00FC2491">
      <w:proofErr w:type="gramStart"/>
      <w:r w:rsidRPr="00E90097">
        <w:t>ICC</w:t>
      </w:r>
      <w:r w:rsidRPr="00E90097">
        <w:rPr>
          <w:vertAlign w:val="subscript"/>
        </w:rPr>
        <w:t>(</w:t>
      </w:r>
      <w:proofErr w:type="gramEnd"/>
      <w:r w:rsidRPr="00E90097">
        <w:rPr>
          <w:vertAlign w:val="subscript"/>
        </w:rPr>
        <w:t>2,1)</w:t>
      </w:r>
      <w:r w:rsidRPr="00E90097">
        <w:t xml:space="preserve"> for </w:t>
      </w:r>
      <w:r w:rsidR="00ED09D3">
        <w:t xml:space="preserve">the neurologists </w:t>
      </w:r>
      <w:r w:rsidRPr="00E90097">
        <w:t>was 0.84 (95% CI 0.7</w:t>
      </w:r>
      <w:r w:rsidR="00E9523F">
        <w:t>5</w:t>
      </w:r>
      <w:r w:rsidRPr="00E90097">
        <w:t>, 0.9</w:t>
      </w:r>
      <w:r w:rsidR="00E9523F">
        <w:t>0</w:t>
      </w:r>
      <w:r w:rsidRPr="00E90097">
        <w:t>) for the PMDRS total score, and 0.8</w:t>
      </w:r>
      <w:r w:rsidR="00E9523F">
        <w:t>5</w:t>
      </w:r>
      <w:r w:rsidRPr="00E90097">
        <w:t xml:space="preserve"> (95% CI 0.7</w:t>
      </w:r>
      <w:r w:rsidR="00E9523F">
        <w:t>7</w:t>
      </w:r>
      <w:r w:rsidRPr="00E90097">
        <w:t xml:space="preserve">, 0.90) for </w:t>
      </w:r>
      <w:r w:rsidR="00203C6F">
        <w:t>S-FMDRS</w:t>
      </w:r>
      <w:r w:rsidRPr="00E90097">
        <w:t xml:space="preserve"> total score. </w:t>
      </w:r>
      <w:proofErr w:type="gramStart"/>
      <w:r w:rsidRPr="00E90097">
        <w:t>ICC</w:t>
      </w:r>
      <w:r w:rsidRPr="00E90097">
        <w:rPr>
          <w:vertAlign w:val="subscript"/>
        </w:rPr>
        <w:t>(</w:t>
      </w:r>
      <w:proofErr w:type="gramEnd"/>
      <w:r w:rsidRPr="00E90097">
        <w:rPr>
          <w:vertAlign w:val="subscript"/>
        </w:rPr>
        <w:t>2,1)</w:t>
      </w:r>
      <w:r w:rsidRPr="00E90097">
        <w:t xml:space="preserve"> for </w:t>
      </w:r>
      <w:r w:rsidR="00ED09D3">
        <w:t>the neurologist-</w:t>
      </w:r>
      <w:r w:rsidRPr="00E90097">
        <w:t>physiotherapist</w:t>
      </w:r>
      <w:r w:rsidR="00ED09D3">
        <w:t xml:space="preserve"> </w:t>
      </w:r>
      <w:r w:rsidR="00203C6F">
        <w:t>S-FMDRS</w:t>
      </w:r>
      <w:r w:rsidR="00ED09D3">
        <w:t xml:space="preserve"> total score comparison </w:t>
      </w:r>
      <w:r w:rsidRPr="00E90097">
        <w:t>was 0.85 (95% CI 0.7</w:t>
      </w:r>
      <w:r w:rsidR="00E9523F">
        <w:t>6</w:t>
      </w:r>
      <w:r w:rsidRPr="00E90097">
        <w:t>, 0.91).</w:t>
      </w:r>
    </w:p>
    <w:p w14:paraId="5F108C73" w14:textId="413BC175" w:rsidR="00FC2491" w:rsidRPr="00E90097" w:rsidRDefault="00F67FBF" w:rsidP="00FC2491">
      <w:pPr>
        <w:pStyle w:val="Heading2"/>
      </w:pPr>
      <w:r>
        <w:lastRenderedPageBreak/>
        <w:t xml:space="preserve">Light’s </w:t>
      </w:r>
      <w:r w:rsidR="00C00BC5">
        <w:t>kappa</w:t>
      </w:r>
    </w:p>
    <w:p w14:paraId="4060F455" w14:textId="1B0F854E" w:rsidR="00FC2491" w:rsidRDefault="00F67FBF" w:rsidP="00FC2491">
      <w:r>
        <w:t>Light</w:t>
      </w:r>
      <w:r w:rsidRPr="00E90097">
        <w:t xml:space="preserve">’s </w:t>
      </w:r>
      <w:r w:rsidR="00FC2491" w:rsidRPr="00E90097">
        <w:t xml:space="preserve">kappa for </w:t>
      </w:r>
      <w:r w:rsidR="00FC2491">
        <w:t xml:space="preserve">PMDRS movement disorder classification (phenomenology) ranged </w:t>
      </w:r>
      <w:r w:rsidR="004619BC">
        <w:t xml:space="preserve">from </w:t>
      </w:r>
      <w:r w:rsidR="000D5836">
        <w:t xml:space="preserve">no </w:t>
      </w:r>
      <w:r w:rsidR="004619BC">
        <w:t>agreement</w:t>
      </w:r>
      <w:r w:rsidR="00ED09D3">
        <w:t xml:space="preserve"> </w:t>
      </w:r>
      <w:r w:rsidR="004619BC">
        <w:t>for functional tics</w:t>
      </w:r>
      <w:r w:rsidR="000D5836">
        <w:t xml:space="preserve">, </w:t>
      </w:r>
      <w:proofErr w:type="spellStart"/>
      <w:r w:rsidR="000D5836">
        <w:t>athetosis</w:t>
      </w:r>
      <w:proofErr w:type="spellEnd"/>
      <w:r w:rsidR="000D5836">
        <w:t xml:space="preserve"> and cerebellar-like incoordination</w:t>
      </w:r>
      <w:r w:rsidR="00FC2491">
        <w:t xml:space="preserve"> to </w:t>
      </w:r>
      <w:r w:rsidR="00ED09D3">
        <w:t>high agreement for resting tremor</w:t>
      </w:r>
      <w:r w:rsidR="00580526">
        <w:t xml:space="preserve"> </w:t>
      </w:r>
      <w:r w:rsidR="004619BC">
        <w:t xml:space="preserve">(ICC </w:t>
      </w:r>
      <w:r w:rsidR="00580526">
        <w:t>0.</w:t>
      </w:r>
      <w:r w:rsidR="000D5836">
        <w:t>80</w:t>
      </w:r>
      <w:r w:rsidR="004619BC">
        <w:t xml:space="preserve">, </w:t>
      </w:r>
      <w:r w:rsidR="00FC2491">
        <w:t>95% CI 0.</w:t>
      </w:r>
      <w:r w:rsidR="000D5836">
        <w:t>73</w:t>
      </w:r>
      <w:r w:rsidR="00FC2491">
        <w:t>, 0.</w:t>
      </w:r>
      <w:r w:rsidR="000D5836">
        <w:t>87</w:t>
      </w:r>
      <w:r w:rsidR="00FC2491">
        <w:t xml:space="preserve">). Agreement for PMDRS </w:t>
      </w:r>
      <w:r w:rsidR="004619BC">
        <w:t xml:space="preserve">symptomatic </w:t>
      </w:r>
      <w:r w:rsidR="00FC2491">
        <w:t>body region</w:t>
      </w:r>
      <w:r w:rsidR="004619BC">
        <w:t>s</w:t>
      </w:r>
      <w:r w:rsidR="00FC2491">
        <w:t xml:space="preserve"> ranged from 0.</w:t>
      </w:r>
      <w:r w:rsidR="00707CF7">
        <w:t>10</w:t>
      </w:r>
      <w:r w:rsidR="00ED09D3">
        <w:t xml:space="preserve"> for the</w:t>
      </w:r>
      <w:r w:rsidR="000F0F5B">
        <w:t xml:space="preserve"> jaw</w:t>
      </w:r>
      <w:r w:rsidR="00FC2491">
        <w:t xml:space="preserve"> (95% CI 0.</w:t>
      </w:r>
      <w:r w:rsidR="00707CF7">
        <w:t>09</w:t>
      </w:r>
      <w:r w:rsidR="00FC2491">
        <w:t>, 0.</w:t>
      </w:r>
      <w:r w:rsidR="00707CF7">
        <w:t>11</w:t>
      </w:r>
      <w:r w:rsidR="00FC2491">
        <w:t>) to 0.</w:t>
      </w:r>
      <w:r w:rsidR="00707CF7">
        <w:t>66</w:t>
      </w:r>
      <w:r w:rsidR="00ED09D3">
        <w:t xml:space="preserve"> for </w:t>
      </w:r>
      <w:r w:rsidR="00707CF7">
        <w:t>the trunk</w:t>
      </w:r>
      <w:r w:rsidR="00FC2491">
        <w:t xml:space="preserve"> </w:t>
      </w:r>
      <w:r w:rsidR="00FC2491" w:rsidRPr="00E90097">
        <w:t>(</w:t>
      </w:r>
      <w:r w:rsidR="00FC2491">
        <w:t xml:space="preserve">95% CI </w:t>
      </w:r>
      <w:r w:rsidR="00FC2491" w:rsidRPr="00E90097">
        <w:t>0.</w:t>
      </w:r>
      <w:r w:rsidR="00707CF7">
        <w:t>57</w:t>
      </w:r>
      <w:r w:rsidR="00FC2491" w:rsidRPr="00E90097">
        <w:t>, 0.</w:t>
      </w:r>
      <w:r w:rsidR="00707CF7">
        <w:t>75</w:t>
      </w:r>
      <w:r w:rsidR="00FC2491" w:rsidRPr="00E90097">
        <w:t>)</w:t>
      </w:r>
      <w:r w:rsidR="00FC2491">
        <w:t xml:space="preserve">. Agreement for </w:t>
      </w:r>
      <w:r w:rsidR="00203C6F">
        <w:t>S-FMDRS</w:t>
      </w:r>
      <w:r w:rsidR="00FC2491">
        <w:t xml:space="preserve"> body region</w:t>
      </w:r>
      <w:r w:rsidR="00E80975">
        <w:t>s</w:t>
      </w:r>
      <w:r w:rsidR="00FC2491">
        <w:t xml:space="preserve"> ranged from 0.3</w:t>
      </w:r>
      <w:r w:rsidR="00707CF7">
        <w:t>6</w:t>
      </w:r>
      <w:r w:rsidR="00ED09D3">
        <w:t xml:space="preserve"> for </w:t>
      </w:r>
      <w:r w:rsidR="00707CF7">
        <w:t>left lower limb</w:t>
      </w:r>
      <w:r w:rsidR="00FC2491">
        <w:t xml:space="preserve"> (95% CI 0.</w:t>
      </w:r>
      <w:r w:rsidR="00707CF7">
        <w:t>32</w:t>
      </w:r>
      <w:r w:rsidR="00FC2491">
        <w:t>, 0.</w:t>
      </w:r>
      <w:r w:rsidR="00707CF7">
        <w:t>41</w:t>
      </w:r>
      <w:r w:rsidR="00FC2491">
        <w:t>) to 0.</w:t>
      </w:r>
      <w:r w:rsidR="00BA1D27">
        <w:t>6</w:t>
      </w:r>
      <w:r w:rsidR="00FC2491">
        <w:t>3</w:t>
      </w:r>
      <w:r w:rsidR="00ED09D3">
        <w:t xml:space="preserve"> for </w:t>
      </w:r>
      <w:r w:rsidR="00BA1D27">
        <w:t>the trunk</w:t>
      </w:r>
      <w:r w:rsidR="00FC2491">
        <w:t xml:space="preserve"> (95% CI 0.55, 0.</w:t>
      </w:r>
      <w:r w:rsidR="00BA1D27">
        <w:t>7</w:t>
      </w:r>
      <w:r w:rsidR="00FC2491">
        <w:t>1).</w:t>
      </w:r>
      <w:r w:rsidR="00750C7A">
        <w:t xml:space="preserve"> </w:t>
      </w:r>
      <w:r w:rsidR="00ED09D3">
        <w:t>Agreement on the presence of symptoms during gait was 0.</w:t>
      </w:r>
      <w:r w:rsidR="00BA1D27">
        <w:t>70</w:t>
      </w:r>
      <w:r w:rsidR="00ED09D3">
        <w:t xml:space="preserve"> (95% CI 0.</w:t>
      </w:r>
      <w:r w:rsidR="00BA1D27">
        <w:t>62</w:t>
      </w:r>
      <w:r w:rsidR="00ED09D3">
        <w:t>, 0.</w:t>
      </w:r>
      <w:r w:rsidR="00BA1D27">
        <w:t>78</w:t>
      </w:r>
      <w:r w:rsidR="00ED09D3">
        <w:t>) and speech 0.6</w:t>
      </w:r>
      <w:r w:rsidR="00BA1D27">
        <w:t>6</w:t>
      </w:r>
      <w:r w:rsidR="00ED09D3">
        <w:t xml:space="preserve"> (95% CI 0.</w:t>
      </w:r>
      <w:r w:rsidR="00BA1D27">
        <w:t>57</w:t>
      </w:r>
      <w:r w:rsidR="00ED09D3">
        <w:t>, 0.</w:t>
      </w:r>
      <w:r w:rsidR="00BA1D27">
        <w:t>76</w:t>
      </w:r>
      <w:r w:rsidR="00ED09D3">
        <w:t xml:space="preserve">) for both scales. </w:t>
      </w:r>
    </w:p>
    <w:p w14:paraId="6A326B13" w14:textId="77777777" w:rsidR="00FC2491" w:rsidRPr="00E90097" w:rsidRDefault="00FC2491" w:rsidP="00FC2491">
      <w:pPr>
        <w:pStyle w:val="Heading2"/>
      </w:pPr>
      <w:r w:rsidRPr="00E90097">
        <w:t xml:space="preserve">Validity </w:t>
      </w:r>
    </w:p>
    <w:p w14:paraId="3A0250F4" w14:textId="22EAFF8F" w:rsidR="00FC2491" w:rsidRDefault="00FC2491" w:rsidP="00FC2491">
      <w:r>
        <w:t xml:space="preserve">Spearman’s correlation between PMDRS and </w:t>
      </w:r>
      <w:r w:rsidR="00203C6F">
        <w:t>S-FMDRS</w:t>
      </w:r>
      <w:r>
        <w:t xml:space="preserve"> total scores was 0.8</w:t>
      </w:r>
      <w:r w:rsidR="00D762BD">
        <w:t>6</w:t>
      </w:r>
      <w:r>
        <w:t xml:space="preserve"> (p&lt;0.001) for </w:t>
      </w:r>
      <w:r w:rsidR="00580526">
        <w:t>neurologist</w:t>
      </w:r>
      <w:r>
        <w:t xml:space="preserve"> one</w:t>
      </w:r>
      <w:r w:rsidR="00D762BD">
        <w:t>;</w:t>
      </w:r>
      <w:r>
        <w:t xml:space="preserve"> 0.95 (p&lt;0.001) for </w:t>
      </w:r>
      <w:r w:rsidR="00580526">
        <w:t>neurologist</w:t>
      </w:r>
      <w:r>
        <w:t xml:space="preserve"> two</w:t>
      </w:r>
      <w:r w:rsidR="00D762BD">
        <w:t xml:space="preserve"> and 0.84 (p&lt;0.001) for neurologist three</w:t>
      </w:r>
      <w:r>
        <w:t xml:space="preserve">. Spearman’s correlation between </w:t>
      </w:r>
      <w:r w:rsidR="00203C6F">
        <w:t>S-FMDRS</w:t>
      </w:r>
      <w:r>
        <w:t xml:space="preserve"> and SF36 Physical Function</w:t>
      </w:r>
      <w:r w:rsidR="005C3B85">
        <w:t xml:space="preserve"> domain</w:t>
      </w:r>
      <w:r>
        <w:t xml:space="preserve"> was -0.5</w:t>
      </w:r>
      <w:r w:rsidR="00273CD6">
        <w:t>6</w:t>
      </w:r>
      <w:r>
        <w:t xml:space="preserve"> (p=0.00</w:t>
      </w:r>
      <w:r w:rsidR="00273CD6">
        <w:t>1</w:t>
      </w:r>
      <w:r>
        <w:t xml:space="preserve">) for </w:t>
      </w:r>
      <w:r w:rsidR="00580526">
        <w:t>neurologist</w:t>
      </w:r>
      <w:r>
        <w:t xml:space="preserve"> one</w:t>
      </w:r>
      <w:r w:rsidR="00273CD6">
        <w:t>;</w:t>
      </w:r>
      <w:r>
        <w:t xml:space="preserve"> </w:t>
      </w:r>
      <w:r w:rsidR="00273CD6">
        <w:t>-</w:t>
      </w:r>
      <w:r>
        <w:t>0.3</w:t>
      </w:r>
      <w:r w:rsidR="00273CD6">
        <w:t>9</w:t>
      </w:r>
      <w:r>
        <w:t xml:space="preserve"> (p=0.0</w:t>
      </w:r>
      <w:r w:rsidR="00273CD6">
        <w:t>31</w:t>
      </w:r>
      <w:r>
        <w:t xml:space="preserve">) for </w:t>
      </w:r>
      <w:r w:rsidR="00580526">
        <w:t>neurologist</w:t>
      </w:r>
      <w:r>
        <w:t xml:space="preserve"> two</w:t>
      </w:r>
      <w:r w:rsidR="00273CD6">
        <w:t>; and -0.33 (p=0.073) for neurologist three</w:t>
      </w:r>
      <w:r>
        <w:t xml:space="preserve">. Spearman’s correlation between </w:t>
      </w:r>
      <w:r w:rsidR="00203C6F">
        <w:t>S-FMDRS</w:t>
      </w:r>
      <w:r>
        <w:t xml:space="preserve"> and 10 metre walk time was 0.5</w:t>
      </w:r>
      <w:r w:rsidR="00D762BD">
        <w:t>3</w:t>
      </w:r>
      <w:r>
        <w:t xml:space="preserve"> (p&lt;0.00</w:t>
      </w:r>
      <w:r w:rsidR="00D762BD">
        <w:t>4</w:t>
      </w:r>
      <w:r>
        <w:t xml:space="preserve">) for </w:t>
      </w:r>
      <w:r w:rsidR="00580526">
        <w:t>neurologist one</w:t>
      </w:r>
      <w:r w:rsidR="00D762BD">
        <w:t>;</w:t>
      </w:r>
      <w:r w:rsidR="00580526">
        <w:t xml:space="preserve"> 0.</w:t>
      </w:r>
      <w:r w:rsidR="00D762BD">
        <w:t>4</w:t>
      </w:r>
      <w:r w:rsidR="00580526">
        <w:t>1 (p&lt;0.0</w:t>
      </w:r>
      <w:r w:rsidR="00D762BD">
        <w:t>32</w:t>
      </w:r>
      <w:r w:rsidR="00580526">
        <w:t>) for neurologist two</w:t>
      </w:r>
      <w:r w:rsidR="00D762BD">
        <w:t>; and 0.25 (p=0.212) for neurologist three.</w:t>
      </w:r>
    </w:p>
    <w:p w14:paraId="6E2E464D" w14:textId="2FBB17F2" w:rsidR="007F7FBF" w:rsidRDefault="004619BC" w:rsidP="00580526">
      <w:pPr>
        <w:pStyle w:val="Heading2"/>
      </w:pPr>
      <w:r>
        <w:t xml:space="preserve">Sensitivity - </w:t>
      </w:r>
      <w:r w:rsidR="007F7FBF">
        <w:t xml:space="preserve">Difference </w:t>
      </w:r>
      <w:r w:rsidR="00580526">
        <w:t>between</w:t>
      </w:r>
      <w:r w:rsidR="007F7FBF">
        <w:t xml:space="preserve"> </w:t>
      </w:r>
      <w:r w:rsidR="007B2EAE">
        <w:t xml:space="preserve">Intervention and Control </w:t>
      </w:r>
      <w:r w:rsidR="007F7FBF">
        <w:t>Groups</w:t>
      </w:r>
    </w:p>
    <w:p w14:paraId="7AF70215" w14:textId="1E7C2749" w:rsidR="007B2EAE" w:rsidRDefault="00FD3377">
      <w:r>
        <w:t>Sensi</w:t>
      </w:r>
      <w:r w:rsidR="00C022F3">
        <w:t>tivity analysis was conducted using the data from</w:t>
      </w:r>
      <w:r>
        <w:t xml:space="preserve"> the sample of 60 participants enrolled in a feasibility </w:t>
      </w:r>
      <w:proofErr w:type="spellStart"/>
      <w:r>
        <w:t>study.</w:t>
      </w:r>
      <w:proofErr w:type="spellEnd"/>
      <w:r>
        <w:fldChar w:fldCharType="begin" w:fldLock="1"/>
      </w:r>
      <w:r w:rsidR="00C022F3">
        <w:instrText>ADDIN CSL_CITATION { "citationItems" : [ { "id" : "ITEM-1", "itemData" : { "DOI" : "10.1136/jnnp-2016-314408", "ISSN" : "1468-330X", "PMID" : "27694498", "abstract" : "OBJECTIVE To determine the feasibility of conducting a randomised controlled trial of a specialist physiotherapy intervention for functional motor symptoms (FMS). METHODS A randomised feasibility study was conducted recruiting patients with a clinically established diagnosis of FMS from a tertiary neurology clinic in London, UK. Participants were randomised to the intervention or a treatment as usual control. Measures of feasibility and clinical outcome were collected and assessed at 6 months. RESULTS 60 individuals were recruited over a 9-month period. Three withdrew, leaving 29 intervention and 28 controls participants in the final analysis. 32% of patients with FMS met the inclusion criteria, of which 90% enrolled. Acceptability of the intervention was high and there were no adverse events. At 6 months, 72% of the intervention group rated their symptoms as improved, compared to 18% in the control group. There was a moderate to large treatment effect across a range of outcomes, including three of eight Short Form 36 (SF36) domains (d=0.46-0.79). The SF36 Physical function was found to be a suitable primary outcome measure for a future trial; adjusted mean difference 19.8 (95% CI 10.2 to 29.5). The additional quality adjusted life years (QALY) with intervention was 0.08 (95% CI 0.03 to 0.13), the mean incremental cost per QALY gained was \u00a312 087. CONCLUSIONS This feasibility study demonstrated high rates of recruitment, retention and acceptability. Clinical effect size was moderate to large with high probability of being cost-effective. A randomised controlled trial is needed. TRIAL REGISTRATION NUMBER NCT02275000; Results.", "author" : [ { "dropping-particle" : "", "family" : "Nielsen", "given" : "G", "non-dropping-particle" : "", "parse-names" : false, "suffix" : "" }, { "dropping-particle" : "", "family" : "Buszewicz", "given" : "M", "non-dropping-particle" : "", "parse-names" : false, "suffix" : "" }, { "dropping-particle" : "", "family" : "Stevenson", "given" : "F", "non-dropping-particle" : "", "parse-names" : false, "suffix" : "" }, { "dropping-particle" : "", "family" : "Hunter", "given" : "R", "non-dropping-particle" : "", "parse-names" : false, "suffix" : "" }, { "dropping-particle" : "", "family" : "Holt", "given" : "K", "non-dropping-particle" : "", "parse-names" : false, "suffix" : "" }, { "dropping-particle" : "", "family" : "Dudziec", "given" : "M", "non-dropping-particle" : "", "parse-names" : false, "suffix" : "" }, { "dropping-particle" : "", "family" : "Ricciardi", "given" : "L", "non-dropping-particle" : "", "parse-names" : false, "suffix" : "" }, { "dropping-particle" : "", "family" : "Marsden", "given" : "J", "non-dropping-particle" : "", "parse-names" : false, "suffix" : "" }, { "dropping-particle" : "", "family" : "Joyce", "given" : "E", "non-dropping-particle" : "", "parse-names" : false, "suffix" : "" }, { "dropping-particle" : "", "family" : "Edwards", "given" : "Mark J", "non-dropping-particle" : "", "parse-names" : false, "suffix" : "" } ], "container-title" : "Journal of Neurology, Neurosurgery &amp; Psychiatry", "id" : "ITEM-1", "issued" : { "date-parts" : [ [ "2016", "9", "30" ] ] }, "page" : "jnnp-2016-314408", "publisher" : "BMJ Publishing Group Ltd", "title" : "Randomised Feasibility Study of Physiotherapy for Patients with Functional Motor Symptoms", "type" : "article-journal", "volume" : "online fir" }, "uris" : [ "http://www.mendeley.com/documents/?uuid=e4c29339-ca67-41ee-865f-fdef7292089e"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r w:rsidRPr="00FD3377">
        <w:rPr>
          <w:noProof/>
          <w:vertAlign w:val="superscript"/>
        </w:rPr>
        <w:t>15</w:t>
      </w:r>
      <w:r>
        <w:fldChar w:fldCharType="end"/>
      </w:r>
      <w:r>
        <w:t xml:space="preserve"> </w:t>
      </w:r>
      <w:r w:rsidR="007B2EAE">
        <w:t xml:space="preserve">The mean intervention group </w:t>
      </w:r>
      <w:r w:rsidR="00203C6F">
        <w:t>S-FMDRS</w:t>
      </w:r>
      <w:r w:rsidR="007B2EAE">
        <w:t xml:space="preserve"> score</w:t>
      </w:r>
      <w:r w:rsidR="00580526">
        <w:t xml:space="preserve"> at six months</w:t>
      </w:r>
      <w:r w:rsidR="00A343E5">
        <w:t xml:space="preserve"> (post treatment)</w:t>
      </w:r>
      <w:r w:rsidR="007B2EAE">
        <w:t xml:space="preserve"> was 1</w:t>
      </w:r>
      <w:r w:rsidR="00147319">
        <w:t>0.6</w:t>
      </w:r>
      <w:r w:rsidR="007B2EAE">
        <w:t xml:space="preserve"> (SD </w:t>
      </w:r>
      <w:r w:rsidR="00B753E7">
        <w:t>9.1</w:t>
      </w:r>
      <w:r w:rsidR="007B2EAE">
        <w:t>) and the mean control group score was 1</w:t>
      </w:r>
      <w:r w:rsidR="00B753E7">
        <w:t>6.6</w:t>
      </w:r>
      <w:r w:rsidR="007B2EAE">
        <w:t xml:space="preserve"> (SD </w:t>
      </w:r>
      <w:r w:rsidR="00B753E7">
        <w:t>8.6</w:t>
      </w:r>
      <w:r w:rsidR="007B2EAE">
        <w:t>). After adjusting for baseline scores, the difference between gr</w:t>
      </w:r>
      <w:r w:rsidR="00580526">
        <w:t xml:space="preserve">oups was </w:t>
      </w:r>
      <w:r w:rsidR="00B753E7">
        <w:t>7.4</w:t>
      </w:r>
      <w:r w:rsidR="00580526">
        <w:t xml:space="preserve"> (95% CI </w:t>
      </w:r>
      <w:r w:rsidR="00B753E7">
        <w:t>3.8, 11.0</w:t>
      </w:r>
      <w:r w:rsidR="00580526">
        <w:t>), Cohen’s d=0.79.</w:t>
      </w:r>
    </w:p>
    <w:p w14:paraId="3451EA80" w14:textId="77777777" w:rsidR="008E1CAA" w:rsidRPr="00600EE2" w:rsidRDefault="008E1CAA" w:rsidP="008E1CAA">
      <w:pPr>
        <w:pStyle w:val="Heading1"/>
      </w:pPr>
      <w:r>
        <w:t xml:space="preserve">Discussion </w:t>
      </w:r>
    </w:p>
    <w:p w14:paraId="36E31560" w14:textId="1BFBCBA0" w:rsidR="00A55D80" w:rsidRDefault="002768C6" w:rsidP="008E1CAA">
      <w:r>
        <w:t xml:space="preserve">We assessed the inter-rater reliability of the PMDRS and a simplified version of the scale. </w:t>
      </w:r>
      <w:r w:rsidR="00044A49">
        <w:t>Scores for b</w:t>
      </w:r>
      <w:r>
        <w:t>oth sc</w:t>
      </w:r>
      <w:r w:rsidR="00F372C3">
        <w:t xml:space="preserve">ales were </w:t>
      </w:r>
      <w:r w:rsidR="00B804B4">
        <w:t>found</w:t>
      </w:r>
      <w:r w:rsidR="00F372C3">
        <w:t xml:space="preserve"> to have high</w:t>
      </w:r>
      <w:r>
        <w:t xml:space="preserve"> inter-rater </w:t>
      </w:r>
      <w:r w:rsidR="00AE50B1">
        <w:t>reliability</w:t>
      </w:r>
      <w:r w:rsidR="00044A49">
        <w:t xml:space="preserve"> </w:t>
      </w:r>
      <w:r w:rsidR="00AE50B1">
        <w:t xml:space="preserve">with ICC’s </w:t>
      </w:r>
      <w:r w:rsidR="00B804B4">
        <w:t>ranging</w:t>
      </w:r>
      <w:r w:rsidR="00AE50B1">
        <w:t xml:space="preserve"> </w:t>
      </w:r>
      <w:r w:rsidR="00C022F3">
        <w:t xml:space="preserve">from </w:t>
      </w:r>
      <w:r w:rsidR="00AE50B1">
        <w:t>0.8</w:t>
      </w:r>
      <w:r w:rsidR="00C022F3">
        <w:t>4</w:t>
      </w:r>
      <w:r w:rsidR="00AE50B1">
        <w:t>-0.85</w:t>
      </w:r>
      <w:r w:rsidR="00F372C3">
        <w:t>.</w:t>
      </w:r>
      <w:r w:rsidR="00B804B4">
        <w:t xml:space="preserve"> These values are comparable to the ICC </w:t>
      </w:r>
      <w:r w:rsidR="00217BDB">
        <w:t xml:space="preserve">for the PMDRS </w:t>
      </w:r>
      <w:r w:rsidR="00B804B4">
        <w:t>r</w:t>
      </w:r>
      <w:r w:rsidR="00044A49">
        <w:t>epo</w:t>
      </w:r>
      <w:r w:rsidR="00772D89">
        <w:t xml:space="preserve">rted by Hinson et </w:t>
      </w:r>
      <w:proofErr w:type="spellStart"/>
      <w:r w:rsidR="00772D89">
        <w:t>al</w:t>
      </w:r>
      <w:proofErr w:type="spellEnd"/>
      <w:r w:rsidR="00E72B20">
        <w:fldChar w:fldCharType="begin" w:fldLock="1"/>
      </w:r>
      <w:r w:rsidR="00DF4C79">
        <w:instrText>ADDIN CSL_CITATION { "citationItems" : [ { "id" : "ITEM-1", "itemData" : { "DOI" : "10.1002/mds.20650", "ISBN" : "0885-3185 (Print)\r0885-3185 (Linking)", "PMID" : "16108025", "abstract" : "We developed and tested the clinimetric properties of a scale for psychogenic movement disorders (PMDs). PMDs are disabling but lack any generally accepted treatment strategies. To develop treatments, means of assessing disease severity must be provided. No scale to assess PMDs existed. The PMD scale developed here rates 10 phenomena (rest tremor, action tremor, dystonia, chorea, bradykinesia, myoclonus, tics, athetosis, ballism, cerebellar incoordination), 2 functions (gait, speech), and 14 body regions. To study interrater agreement, three movement disorder neurologists independently rated 88 videotapes of PMD patients. Data analysis was performed using a kappa coefficient of agreement, Kendall's coefficient of concordance, Spearman correlations, and intraclass correlation coefficients. Validity and scale responsiveness were tested as well. All phenomena and speech and gait dysfunction occurred in the patient sample. A wide range of affected body regions, severity, and incapacitation was captured. Ratings showed excellent interrater reliability for presence or absence of each phenomenon (kappa range, 0.63 to 0.86). Kendall's concordance coefficients for phenomenology, function, and total PMD scores were 0.92, 0.93, and 0.91. Spearman correlations between raters ranged from 0.86 to 0.90. The scale was responsive to changes that occurred as a result of a neuropsychiatric intervention. The PMD scale adequately captures the complex movements of PMDs and can be used to assess PMDs and test the efficacy of intervention strategies.", "author" : [ { "dropping-particle" : "", "family" : "Hinson", "given" : "V K", "non-dropping-particle" : "", "parse-names" : false, "suffix" : "" }, { "dropping-particle" : "", "family" : "Cubo", "given" : "E", "non-dropping-particle" : "", "parse-names" : false, "suffix" : "" }, { "dropping-particle" : "", "family" : "Comella", "given" : "C L", "non-dropping-particle" : "", "parse-names" : false, "suffix" : "" }, { "dropping-particle" : "", "family" : "Goetz", "given" : "C G", "non-dropping-particle" : "", "parse-names" : false, "suffix" : "" }, { "dropping-particle" : "", "family" : "Leurgans", "given" : "S", "non-dropping-particle" : "", "parse-names" : false, "suffix" : "" } ], "container-title" : "Mov Disord", "genre" : "Journal Article", "id" : "ITEM-1", "issue" : "12", "issued" : { "date-parts" : [ [ "2005" ] ] }, "note" : "Hinson, Vanessa K\nCubo, Esther\nComella, Cynthia L\nGoetz, Christopher G\nLeurgans, Sue\neng\nComparative Study\n2005/08/19 09:00\nMov Disord. 2005 Dec;20(12):1592-7.", "page" : "1592-1597", "title" : "Rating scale for psychogenic movement disorders: scale development and clinimetric testing", "type" : "article-journal", "volume" : "20" }, "uris" : [ "http://www.mendeley.com/documents/?uuid=fe4d4ff3-0a9a-4114-8b5b-71219d36cd67" ] } ], "mendeley" : { "formattedCitation" : "&lt;sup&gt;12&lt;/sup&gt;", "plainTextFormattedCitation" : "12", "previouslyFormattedCitation" : "&lt;sup&gt;12&lt;/sup&gt;" }, "properties" : { "noteIndex" : 0 }, "schema" : "https://github.com/citation-style-language/schema/raw/master/csl-citation.json" }</w:instrText>
      </w:r>
      <w:r w:rsidR="00E72B20">
        <w:fldChar w:fldCharType="separate"/>
      </w:r>
      <w:r w:rsidR="00E72B20" w:rsidRPr="00E72B20">
        <w:rPr>
          <w:noProof/>
          <w:vertAlign w:val="superscript"/>
        </w:rPr>
        <w:t>12</w:t>
      </w:r>
      <w:r w:rsidR="00E72B20">
        <w:fldChar w:fldCharType="end"/>
      </w:r>
      <w:r w:rsidR="00772D89">
        <w:t xml:space="preserve"> of 0.88 and</w:t>
      </w:r>
      <w:r w:rsidR="00044A49">
        <w:t xml:space="preserve"> compare favourably to other clinical outcome measures</w:t>
      </w:r>
      <w:r w:rsidR="00772D89">
        <w:t xml:space="preserve"> in neurology; for example</w:t>
      </w:r>
      <w:r w:rsidR="00044A49">
        <w:t xml:space="preserve"> the Berg Balance Scale</w:t>
      </w:r>
      <w:r w:rsidR="00772D89">
        <w:t xml:space="preserve"> in stroke</w:t>
      </w:r>
      <w:r w:rsidR="00044A49">
        <w:t xml:space="preserve"> </w:t>
      </w:r>
      <w:r w:rsidR="001A0DAD">
        <w:t>(</w:t>
      </w:r>
      <w:r w:rsidR="00044A49">
        <w:t>ICC</w:t>
      </w:r>
      <w:r w:rsidR="001A0DAD">
        <w:t>:</w:t>
      </w:r>
      <w:r w:rsidR="00044A49">
        <w:t xml:space="preserve"> 0.</w:t>
      </w:r>
      <w:r w:rsidR="00460503">
        <w:t>95</w:t>
      </w:r>
      <w:r w:rsidR="00460503">
        <w:fldChar w:fldCharType="begin" w:fldLock="1"/>
      </w:r>
      <w:r w:rsidR="00DF4C79">
        <w:instrText>ADDIN CSL_CITATION { "citationItems" : [ { "id" : "ITEM-1", "itemData" : { "DOI" : "10.1161/01.STR.0000012516.63191.C5", "ISSN" : "0039-2499", "author" : [ { "dropping-particle" : "", "family" : "Mao", "given" : "H.-F.", "non-dropping-particle" : "", "parse-names" : false, "suffix" : "" }, { "dropping-particle" : "", "family" : "Hsueh", "given" : "I-P.", "non-dropping-particle" : "", "parse-names" : false, "suffix" : "" }, { "dropping-particle" : "", "family" : "Tang", "given" : "P.-F.", "non-dropping-particle" : "", "parse-names" : false, "suffix" : "" }, { "dropping-particle" : "", "family" : "Sheu", "given" : "C.-F.", "non-dropping-particle" : "", "parse-names" : false, "suffix" : "" }, { "dropping-particle" : "", "family" : "Hsieh", "given" : "C.-L.", "non-dropping-particle" : "", "parse-names" : false, "suffix" : "" } ], "container-title" : "Stroke", "id" : "ITEM-1", "issue" : "4", "issued" : { "date-parts" : [ [ "2002", "4", "1" ] ] }, "page" : "1022-1027", "publisher" : "Lippincott Williams &amp; Wilkins", "title" : "Analysis and Comparison of the Psychometric Properties of Three Balance Measures for Stroke Patients", "type" : "article-journal", "volume" : "33" }, "uris" : [ "http://www.mendeley.com/documents/?uuid=db1a833e-b012-3e00-bda0-e7d47b924fe7" ] } ], "mendeley" : { "formattedCitation" : "&lt;sup&gt;22&lt;/sup&gt;", "plainTextFormattedCitation" : "22", "previouslyFormattedCitation" : "&lt;sup&gt;22&lt;/sup&gt;" }, "properties" : { "noteIndex" : 0 }, "schema" : "https://github.com/citation-style-language/schema/raw/master/csl-citation.json" }</w:instrText>
      </w:r>
      <w:r w:rsidR="00460503">
        <w:fldChar w:fldCharType="separate"/>
      </w:r>
      <w:r w:rsidR="00DF4C79" w:rsidRPr="00DF4C79">
        <w:rPr>
          <w:noProof/>
          <w:vertAlign w:val="superscript"/>
        </w:rPr>
        <w:t>22</w:t>
      </w:r>
      <w:r w:rsidR="00460503">
        <w:fldChar w:fldCharType="end"/>
      </w:r>
      <w:r w:rsidR="001A0DAD">
        <w:t>)</w:t>
      </w:r>
      <w:r w:rsidR="00772D89">
        <w:t xml:space="preserve">; Modified Ashworth Scale </w:t>
      </w:r>
      <w:r w:rsidR="001A0DAD">
        <w:t>(</w:t>
      </w:r>
      <w:r w:rsidR="00460503">
        <w:t>ICC</w:t>
      </w:r>
      <w:r w:rsidR="001A0DAD">
        <w:t>:</w:t>
      </w:r>
      <w:r w:rsidR="00460503">
        <w:t xml:space="preserve"> </w:t>
      </w:r>
      <w:r w:rsidR="00F43645">
        <w:t>0.64-0.87</w:t>
      </w:r>
      <w:r w:rsidR="00F43645">
        <w:fldChar w:fldCharType="begin" w:fldLock="1"/>
      </w:r>
      <w:r w:rsidR="00DF4C79">
        <w:instrText>ADDIN CSL_CITATION { "citationItems" : [ { "id" : "ITEM-1", "itemData" : { "DOI" : "10.1186/1471-2474-9-44", "ISSN" : "1471-2474", "abstract" : "Measurement of spasticity is a difficult and unresolved problem, partly due to its complexity and the fact that there are many factors involved. In the assessment of spasticity in the pediatric disabled population, methods that are easily used in practice are ordinal scales that still lack reliability. A prospective cross-sectional observational study was planned to determine the reliability of the Ashworth Scale (AS) and the Modified Ashworth Scale (MAS) in children with spastic cerebral palsy (CP). The study included 38 children with spastic diplegic CP. The mean age for the children was 52.9 months (SD: 19.6) ranging from 18 to 108 months. The functional levels of children were classified according to the Gross Motor Function Classification System. 20 children were in Level II (52.6%), 18 were in Level III (47.4%) and 9 were in Level I (23.7%). Spasticity in hip flexors, adductors, internal rotators, hamstrings, gastrocnemius were assessed by AS and MAS. Each child was assessed by three physiotherapists in two different sessions, a week apart. The intrarater reliability was determined by paired comparison of measurements for each therapist for the two assessments. Interrater reliability was determined by paired comparisons of the three therapists' measurements on the same day. The inter and intrarater reliability of the scales were evaluated by the intraclass correlation coefficient (ICC). According to ICC scores, interrater reliability of AS and MAS varied from moderate to good. ICC scores of AS were between 0.54 and 0.78 and MAS were between 0.61\u20130.87. Test-retest results of AS and MAS varied from poor to good. ICC values were between 0.31 and 0.82 for AS and between 0.36 and 0.83 for MAS. The interrater and intrarater reliability of AS and MAS are related to muscle and joint characters. The repetition of measurements by the same physiotherapist, and experience may not affect reliability. These scales are not very reliable and assessments of spasticity using these scales should be therefore interpreted with great caution.", "author" : [ { "dropping-particle" : "", "family" : "Mutlu", "given" : "Akmer", "non-dropping-particle" : "", "parse-names" : false, "suffix" : "" }, { "dropping-particle" : "", "family" : "Livanelioglu", "given" : "Ayse", "non-dropping-particle" : "", "parse-names" : false, "suffix" : "" }, { "dropping-particle" : "", "family" : "Gunel", "given" : "Mintaze Kerem", "non-dropping-particle" : "", "parse-names" : false, "suffix" : "" }, { "dropping-particle" : "", "family" : "Perin", "given" : "B", "non-dropping-particle" : "", "parse-names" : false, "suffix" : "" }, { "dropping-particle" : "", "family" : "Engsberg", "given" : "JR", "non-dropping-particle" : "", "parse-names" : false, "suffix" : "" }, { "dropping-particle" : "", "family" : "Olree", "given" : "KS", "non-dropping-particle" : "", "parse-names" : false, "suffix" : "" }, { "dropping-particle" : "", "family" : "Ross", "given" : "SA", "non-dropping-particle" : "", "parse-names" : false, "suffix" : "" }, { "dropping-particle" : "", "family" : "Park", "given" : "TS", "non-dropping-particle" : "", "parse-names" : false, "suffix" : "" }, { "dropping-particle" : "", "family" : "Skinner", "given" : "SR", "non-dropping-particle" : "", "parse-names" : false, "suffix" : "" }, { "dropping-particle" : "", "family" : "Ross", "given" : "SA", "non-dropping-particle" : "", "parse-names" : false, "suffix" : "" }, { "dropping-particle" : "", "family" : "Engsberg", "given" : "JR", "non-dropping-particle" : "", "parse-names" : false, "suffix" : "" }, { "dropping-particle" : "", "family" : "Engsberg", "given" : "JR", "non-dropping-particle" : "", "parse-names" : false, "suffix" : "" }, { "dropping-particle" : "", "family" : "Ross", "given" : "SA", "non-dropping-particle" : "", "parse-names" : false, "suffix" : "" }, { "dropping-particle" : "", "family" : "Collins", "given" : "DR", "non-dropping-particle" : "", "parse-names" : false, "suffix" : "" }, { "dropping-particle" : "", "family" : "Park", "given" : "TS", "non-dropping-particle" : "", "parse-names" : false, "suffix" : "" }, { "dropping-particle" : "", "family" : "Katz", "given" : "RT", "non-dropping-particle" : "", "parse-names" : false, "suffix" : "" }, { "dropping-particle" : "", "family" : "Rovai", "given" : "GP", "non-dropping-particle" : "", "parse-names" : false, "suffix" : "" }, { "dropping-particle" : "", "family" : "Brait", "given" : "C", "non-dropping-particle" : "", "parse-names" : false, "suffix" : "" }, { "dropping-particle" : "", "family" : "Rymer", "given" : "WZ", "non-dropping-particle" : "", "parse-names" : false, "suffix" : "" }, { "dropping-particle" : "", "family" : "Albright", "given" : "AL", "non-dropping-particle" : "", "parse-names" : false, "suffix" : "" }, { "dropping-particle" : "", "family" : "Bohannan", "given" : "RW", "non-dropping-particle" : "", "parse-names" : false, "suffix" : "" }, { "dropping-particle" : "", "family" : "Smith", "given" : "MB", "non-dropping-particle" : "", "parse-names" : false, "suffix" : "" }, { "dropping-particle" : "", "family" : "Gregson", "given" : "JM", "non-dropping-particle" : "", "parse-names" : false, "suffix" : "" }, { "dropping-particle" : "", "family" : "Leathley", "given" : "M", "non-dropping-particle" : "", "parse-names" : false, "suffix" : "" }, { "dropping-particle" : "", "family" : "Moore", "given" : "AP", "non-dropping-particle" : "", "parse-names" : false, "suffix" : "" }, { "dropping-particle" : "", "family" : "Sharma", "given" : "AK", "non-dropping-particle" : "", "parse-names" : false, "suffix" : "" }, { "dropping-particle" : "", "family" : "Smith", "given" : "TL", "non-dropping-particle" : "", "parse-names" : false, "suffix" : "" }, { "dropping-particle" : "", "family" : "Watkins", "given" : "CL", "non-dropping-particle" : "", "parse-names" : false, "suffix" : "" }, { "dropping-particle" : "", "family" : "Chabal", "given" : "C", "non-dropping-particle" : "", "parse-names" : false, "suffix" : "" }, { "dropping-particle" : "", "family" : "Schwid", "given" : "HA", "non-dropping-particle" : "", "parse-names" : false, "suffix" : "" }, { "dropping-particle" : "", "family" : "Jacobson", "given" : "L", "non-dropping-particle" : "", "parse-names" : false, "suffix" : "" }, { "dropping-particle" : "", "family" : "Otis", "given" : "JC", "non-dropping-particle" : "", "parse-names" : false, "suffix" : "" }, { "dropping-particle" : "", "family" : "Root", "given" : "L", "non-dropping-particle" : "", "parse-names" : false, "suffix" : "" }, { "dropping-particle" : "", "family" : "Pamilla", "given" : "JR", "non-dropping-particle" : "", "parse-names" : false, "suffix" : "" }, { "dropping-particle" : "", "family" : "Kroll", "given" : "MA", "non-dropping-particle" : "", "parse-names" : false, "suffix" : "" }, { "dropping-particle" : "", "family" : "Haugh", "given" : "AB", "non-dropping-particle" : "", "parse-names" : false, "suffix" : "" }, { "dropping-particle" : "", "family" : "Pandyan", "given" : "AD", "non-dropping-particle" : "", "parse-names" : false, "suffix" : "" }, { "dropping-particle" : "", "family" : "Johnson", "given" : "GR", "non-dropping-particle" : "", "parse-names" : false, "suffix" : "" }, { "dropping-particle" : "", "family" : "Mehrholz", "given" : "J", "non-dropping-particle" : "", "parse-names" : false, "suffix" : "" }, { "dropping-particle" : "", "family" : "Wagner", "given" : "K", "non-dropping-particle" : "", "parse-names" : false, "suffix" : "" }, { "dropping-particle" : "", "family" : "Meissner", "given" : "D", "non-dropping-particle" : "", "parse-names" : false, "suffix" : "" }, { "dropping-particle" : "", "family" : "Grundmann", "given" : "K", "non-dropping-particle" : "", "parse-names" : false, "suffix" : "" }, { "dropping-particle" : "", "family" : "Zange", "given" : "C", "non-dropping-particle" : "", "parse-names" : false, "suffix" : "" }, { "dropping-particle" : "", "family" : "Koch", "given" : "R", "non-dropping-particle" : "", "parse-names" : false, "suffix" : "" }, { "dropping-particle" : "", "family" : "Pohl", "given" : "M", "non-dropping-particle" : "", "parse-names" : false, "suffix" : "" }, { "dropping-particle" : "", "family" : "Wahlquist", "given" : "GI", "non-dropping-particle" : "", "parse-names" : false, "suffix" : "" }, { "dropping-particle" : "", "family" : "Harris", "given" : "SR", "non-dropping-particle" : "", "parse-names" : false, "suffix" : "" }, { "dropping-particle" : "", "family" : "Smith", "given" : "LH", "non-dropping-particle" : "", "parse-names" : false, "suffix" : "" }, { "dropping-particle" : "", "family" : "Krukowski", "given" : "L", "non-dropping-particle" : "", "parse-names" : false, "suffix" : "" }, { "dropping-particle" : "", "family" : "Price", "given" : "R", "non-dropping-particle" : "", "parse-names" : false, "suffix" : "" }, { "dropping-particle" : "", "family" : "Bjornson", "given" : "KF", "non-dropping-particle" : "", "parse-names" : false, "suffix" : "" }, { "dropping-particle" : "", "family" : "Lehmann", "given" : "JF", "non-dropping-particle" : "", "parse-names" : false, "suffix" : "" }, { "dropping-particle" : "", "family" : "McLaughlin", "given" : "JF", "non-dropping-particle" : "", "parse-names" : false, "suffix" : "" }, { "dropping-particle" : "", "family" : "Hays", "given" : "RM", "non-dropping-particle" : "", "parse-names" : false, "suffix" : "" }, { "dropping-particle" : "", "family" : "Priebe", "given" : "MM", "non-dropping-particle" : "", "parse-names" : false, "suffix" : "" }, { "dropping-particle" : "", "family" : "Sherwood", "given" : "AM", "non-dropping-particle" : "", "parse-names" : false, "suffix" : "" }, { "dropping-particle" : "", "family" : "Thornby", "given" : "JI", "non-dropping-particle" : "", "parse-names" : false, "suffix" : "" }, { "dropping-particle" : "", "family" : "Kharas", "given" : "NF", "non-dropping-particle" : "", "parse-names" : false, "suffix" : "" }, { "dropping-particle" : "", "family" : "Markowski", "given" : "J", "non-dropping-particle" : "", "parse-names" : false, "suffix" : "" }, { "dropping-particle" : "", "family" : "Ashworth", "given" : "B", "non-dropping-particle" : "", "parse-names" : false, "suffix" : "" }, { "dropping-particle" : "", "family" : "Fosang", "given" : "AL", "non-dropping-particle" : "", "parse-names" : false, "suffix" : "" }, { "dropping-particle" : "", "family" : "Galea", "given" : "MP", "non-dropping-particle" : "", "parse-names" : false, "suffix" : "" }, { "dropping-particle" : "", "family" : "McCoy", "given" : "AT", "non-dropping-particle" : "", "parse-names" : false, "suffix" : "" }, { "dropping-particle" : "", "family" : "Reddihough", "given" : "DS", "non-dropping-particle" : "", "parse-names" : false, "suffix" : "" }, { "dropping-particle" : "", "family" : "Story", "given" : "I", "non-dropping-particle" : "", "parse-names" : false, "suffix" : "" }, { "dropping-particle" : "", "family" : "Mackey", "given" : "AH", "non-dropping-particle" : "", "parse-names" : false, "suffix" : "" }, { "dropping-particle" : "", "family" : "Walt", "given" : "SE", "non-dropping-particle" : "", "parse-names" : false, "suffix" : "" }, { "dropping-particle" : "", "family" : "Lobb", "given" : "G", "non-dropping-particle" : "", "parse-names" : false, "suffix" : "" }, { "dropping-particle" : "", "family" : "Stott", "given" : "NS", "non-dropping-particle" : "", "parse-names" : false, "suffix" : "" }, { "dropping-particle" : "", "family" : "Scheinberg", "given" : "A", "non-dropping-particle" : "", "parse-names" : false, "suffix" : "" }, { "dropping-particle" : "", "family" : "Hall", "given" : "K", "non-dropping-particle" : "", "parse-names" : false, "suffix" : "" }, { "dropping-particle" : "", "family" : "Lam", "given" : "LT", "non-dropping-particle" : "", "parse-names" : false, "suffix" : "" }, { "dropping-particle" : "", "family" : "O", "given" : "S", "non-dropping-particle" : "", "parse-names" : false, "suffix" : "" }, { "dropping-particle" : "", "family" : "Pandyan", "given" : "AD", "non-dropping-particle" : "", "parse-names" : false, "suffix" : "" }, { "dropping-particle" : "", "family" : "Johnson", "given" : "GR", "non-dropping-particle" : "", "parse-names" : false, "suffix" : "" }, { "dropping-particle" : "", "family" : "Price", "given" : "CI", "non-dropping-particle" : "", "parse-names" : false, "suffix" : "" }, { "dropping-particle" : "", "family" : "Curless", "given" : "RH", "non-dropping-particle" : "", "parse-names" : false, "suffix" : "" }, { "dropping-particle" : "", "family" : "Barnes", "given" : "MP", "non-dropping-particle" : "", "parse-names" : false, "suffix" : "" }, { "dropping-particle" : "", "family" : "Rodgers", "given" : "H", "non-dropping-particle" : "", "parse-names" : false, "suffix" : "" }, { "dropping-particle" : "", "family" : "Damiano", "given" : "DL", "non-dropping-particle" : "", "parse-names" : false, "suffix" : "" }, { "dropping-particle" : "", "family" : "Quinlivan", "given" : "JM", "non-dropping-particle" : "", "parse-names" : false, "suffix" : "" }, { "dropping-particle" : "", "family" : "Owen", "given" : "BF", "non-dropping-particle" : "", "parse-names" : false, "suffix" : "" }, { "dropping-particle" : "", "family" : "Payne", "given" : "P", "non-dropping-particle" : "", "parse-names" : false, "suffix" : "" }, { "dropping-particle" : "", "family" : "Nelson", "given" : "KC", "non-dropping-particle" : "", "parse-names" : false, "suffix" : "" }, { "dropping-particle" : "", "family" : "Abel", "given" : "MF", "non-dropping-particle" : "", "parse-names" : false, "suffix" : "" }, { "dropping-particle" : "", "family" : "Young", "given" : "RR", "non-dropping-particle" : "", "parse-names" : false, "suffix" : "" }, { "dropping-particle" : "", "family" : "Katz", "given" : "RT", "non-dropping-particle" : "", "parse-names" : false, "suffix" : "" }, { "dropping-particle" : "", "family" : "Rymer", "given" : "WZ", "non-dropping-particle" : "", "parse-names" : false, "suffix" : "" }, { "dropping-particle" : "", "family" : "Allison", "given" : "SC", "non-dropping-particle" : "", "parse-names" : false, "suffix" : "" }, { "dropping-particle" : "", "family" : "Abraham", "given" : "LD", "non-dropping-particle" : "", "parse-names" : false, "suffix" : "" }, { "dropping-particle" : "", "family" : "Lin", "given" : "JP", "non-dropping-particle" : "", "parse-names" : false, "suffix" : "" }, { "dropping-particle" : "", "family" : "Brown", "given" : "JK", "non-dropping-particle" : "", "parse-names" : false, "suffix" : "" }, { "dropping-particle" : "", "family" : "Brotherstone", "given" : "R", "non-dropping-particle" : "", "parse-names" : false, "suffix" : "" }, { "dropping-particle" : "", "family" : "Clopton", "given" : "N", "non-dropping-particle" : "", "parse-names" : false, "suffix" : "" }, { "dropping-particle" : "", "family" : "Dutton", "given" : "J", "non-dropping-particle" : "", "parse-names" : false, "suffix" : "" }, { "dropping-particle" : "", "family" : "Featherston", "given" : "T", "non-dropping-particle" : "", "parse-names" : false, "suffix" : "" }, { "dropping-particle" : "", "family" : "Grigsby", "given" : "A", "non-dropping-particle" : "", "parse-names" : false, "suffix" : "" }, { "dropping-particle" : "", "family" : "Mobley", "given" : "J", "non-dropping-particle" : "", "parse-names" : false, "suffix" : "" }, { "dropping-particle" : "", "family" : "Melvin", "given" : "J", "non-dropping-particle" : "", "parse-names" : false, "suffix" : "" }, { "dropping-particle" : "", "family" : "Sehgal", "given" : "N", "non-dropping-particle" : "", "parse-names" : false, "suffix" : "" }, { "dropping-particle" : "", "family" : "McGuire", "given" : "JR", "non-dropping-particle" : "", "parse-names" : false, "suffix" : "" }, { "dropping-particle" : "", "family" : "Brashear", "given" : "A", "non-dropping-particle" : "", "parse-names" : false, "suffix" : "" }, { "dropping-particle" : "", "family" : "Zafonte", "given" : "R", "non-dropping-particle" : "", "parse-names" : false, "suffix" : "" }, { "dropping-particle" : "", "family" : "Corcoran", "given" : "M", "non-dropping-particle" : "", "parse-names" : false, "suffix" : "" }, { "dropping-particle" : "", "family" : "Galvez-Jimenez", "given" : "N", "non-dropping-particle" : "", "parse-names" : false, "suffix" : "" }, { "dropping-particle" : "", "family" : "Gracies", "given" : "JM", "non-dropping-particle" : "", "parse-names" : false, "suffix" : "" }, { "dropping-particle" : "", "family" : "Gordon", "given" : "MF", "non-dropping-particle" : "", "parse-names" : false, "suffix" : "" }, { "dropping-particle" : "", "family" : "McAfee", "given" : "A", "non-dropping-particle" : "", "parse-names" : false, "suffix" : "" }, { "dropping-particle" : "", "family" : "Ruffing", "given" : "K", "non-dropping-particle" : "", "parse-names" : false, "suffix" : "" }, { "dropping-particle" : "", "family" : "Thompson", "given" : "B", "non-dropping-particle" : "", "parse-names" : false, "suffix" : "" }, { "dropping-particle" : "", "family" : "Williams", "given" : "M", "non-dropping-particle" : "", "parse-names" : false, "suffix" : "" }, { "dropping-particle" : "", "family" : "Lee", "given" : "CH", "non-dropping-particle" : "", "parse-names" : false, "suffix" : "" }, { "dropping-particle" : "", "family" : "Turkel", "given" : "C", "non-dropping-particle" : "", "parse-names" : false, "suffix" : "" }, { "dropping-particle" : "", "family" : "Yam", "given" : "WKL", "non-dropping-particle" : "", "parse-names" : false, "suffix" : "" }, { "dropping-particle" : "", "family" : "Leung", "given" : "ASM", "non-dropping-particle" : "", "parse-names" : false, "suffix" : "" }, { "dropping-particle" : "", "family" : "Palisano", "given" : "R", "non-dropping-particle" : "", "parse-names" : false, "suffix" : "" }, { "dropping-particle" : "", "family" : "Rosenbaum", "given" : "P", "non-dropping-particle" : "", "parse-names" : false, "suffix" : "" }, { "dropping-particle" : "", "family" : "Walter", "given" : "S", "non-dropping-particle" : "", "parse-names" : false, "suffix" : "" }, { "dropping-particle" : "", "family" : "Russell", "given" : "D", "non-dropping-particle" : "", "parse-names" : false, "suffix" : "" }, { "dropping-particle" : "", "family" : "Wood", "given" : "E", "non-dropping-particle" : "", "parse-names" : false, "suffix" : "" }, { "dropping-particle" : "", "family" : "Galuppi", "given" : "B", "non-dropping-particle" : "", "parse-names" : false, "suffix" : "" }, { "dropping-particle" : "", "family" : "Fleis", "given" : "JL", "non-dropping-particle" : "", "parse-names" : false, "suffix" : "" }, { "dropping-particle" : "", "family" : "Cohen", "given" : "J", "non-dropping-particle" : "", "parse-names" : false, "suffix" : "" }, { "dropping-particle" : "", "family" : "Portney", "given" : "L", "non-dropping-particle" : "", "parse-names" : false, "suffix" : "" }, { "dropping-particle" : "", "family" : "Watkins", "given" : "M", "non-dropping-particle" : "", "parse-names" : false, "suffix" : "" }, { "dropping-particle" : "", "family" : "Wallen", "given" : "MA", "non-dropping-particle" : "", "parse-names" : false, "suffix" : "" }, { "dropping-particle" : "", "family" : "O", "given" : "SJ", "non-dropping-particle" : "", "parse-names" : false, "suffix" : "" }, { "dropping-particle" : "", "family" : "O", "given" : "NJ", "non-dropping-particle" : "", "parse-names" : false, "suffix" : "" }, { "dropping-particle" : "", "family" : "Ellasziw", "given" : "M", "non-dropping-particle" : "", "parse-names" : false, "suffix" : "" }, { "dropping-particle" : "", "family" : "Young", "given" : "SL", "non-dropping-particle" : "", "parse-names" : false, "suffix" : "" }, { "dropping-particle" : "", "family" : "Woodbury", "given" : "MG", "non-dropping-particle" : "", "parse-names" : false, "suffix" : "" }, { "dropping-particle" : "", "family" : "Fleld", "given" : "KF", "non-dropping-particle" : "", "parse-names" : false, "suffix" : "" }, { "dropping-particle" : "", "family" : "Haas", "given" : "BM", "non-dropping-particle" : "", "parse-names" : false, "suffix" : "" }, { "dropping-particle" : "", "family" : "Bergstrom", "given" : "E", "non-dropping-particle" : "", "parse-names" : false, "suffix" : "" }, { "dropping-particle" : "", "family" : "Jamous", "given" : "A", "non-dropping-particle" : "", "parse-names" : false, "suffix" : "" }, { "dropping-particle" : "", "family" : "Bennie", "given" : "A", "non-dropping-particle" : "", "parse-names" : false, "suffix" : "" }, { "dropping-particle" : "", "family" : "Ansari", "given" : "NN", "non-dropping-particle" : "", "parse-names" : false, "suffix" : "" }, { "dropping-particle" : "", "family" : "Naghdi", "given" : "S", "non-dropping-particle" : "", "parse-names" : false, "suffix" : "" }, { "dropping-particle" : "", "family" : "Moammeri", "given" : "H", "non-dropping-particle" : "", "parse-names" : false, "suffix" : "" }, { "dropping-particle" : "", "family" : "Jalaie", "given" : "S", "non-dropping-particle" : "", "parse-names" : false, "suffix" : "" } ], "container-title" : "BMC Musculoskeletal Disorders", "id" : "ITEM-1", "issue" : "1", "issued" : { "date-parts" : [ [ "2008", "12", "10" ] ] }, "page" : "44", "publisher" : "BioMed Central", "title" : "Reliability of Ashworth and Modified Ashworth Scales in Children with Spastic Cerebral Palsy", "type" : "article-journal", "volume" : "9" }, "uris" : [ "http://www.mendeley.com/documents/?uuid=34ac3f79-0a61-37f9-a7a0-8203e5d183b4" ] } ], "mendeley" : { "formattedCitation" : "&lt;sup&gt;23&lt;/sup&gt;", "plainTextFormattedCitation" : "23", "previouslyFormattedCitation" : "&lt;sup&gt;23&lt;/sup&gt;" }, "properties" : { "noteIndex" : 0 }, "schema" : "https://github.com/citation-style-language/schema/raw/master/csl-citation.json" }</w:instrText>
      </w:r>
      <w:r w:rsidR="00F43645">
        <w:fldChar w:fldCharType="separate"/>
      </w:r>
      <w:r w:rsidR="00DF4C79" w:rsidRPr="00DF4C79">
        <w:rPr>
          <w:noProof/>
          <w:vertAlign w:val="superscript"/>
        </w:rPr>
        <w:t>23</w:t>
      </w:r>
      <w:r w:rsidR="00F43645">
        <w:fldChar w:fldCharType="end"/>
      </w:r>
      <w:r w:rsidR="001A0DAD">
        <w:t>)</w:t>
      </w:r>
      <w:r w:rsidR="00460503">
        <w:t xml:space="preserve">; Unified Parkinson’s Disease Rating Scale motor score </w:t>
      </w:r>
      <w:r w:rsidR="001A0DAD">
        <w:t>(</w:t>
      </w:r>
      <w:r w:rsidR="00460503">
        <w:t>ICC</w:t>
      </w:r>
      <w:r w:rsidR="001A0DAD">
        <w:t>:</w:t>
      </w:r>
      <w:r w:rsidR="00460503">
        <w:t xml:space="preserve"> 0.82</w:t>
      </w:r>
      <w:r w:rsidR="00460503">
        <w:fldChar w:fldCharType="begin" w:fldLock="1"/>
      </w:r>
      <w:r w:rsidR="00DF4C79">
        <w:instrText>ADDIN CSL_CITATION { "citationItems" : [ { "id" : "ITEM-1", "itemData" : { "DOI" : "10.1002/mds.870090114", "ISSN" : "0885-3185", "author" : [ { "dropping-particle" : "", "family" : "Richards", "given" : "Marcus", "non-dropping-particle" : "", "parse-names" : false, "suffix" : "" }, { "dropping-particle" : "", "family" : "Marder", "given" : "Karen", "non-dropping-particle" : "", "parse-names" : false, "suffix" : "" }, { "dropping-particle" : "", "family" : "Cote", "given" : "Lucien", "non-dropping-particle" : "", "parse-names" : false, "suffix" : "" }, { "dropping-particle" : "", "family" : "Mayeux", "given" : "Richard", "non-dropping-particle" : "", "parse-names" : false, "suffix" : "" } ], "container-title" : "Movement Disorders", "id" : "ITEM-1", "issue" : "1", "issued" : { "date-parts" : [ [ "1994" ] ] }, "page" : "89-91", "publisher" : "Wiley Subscription Services, Inc., A Wiley Company", "title" : "Interrater reliability of the unified Parkinson's disease rating scale motor examination", "type" : "article-journal", "volume" : "9" }, "uris" : [ "http://www.mendeley.com/documents/?uuid=5978c639-1491-3852-94c6-172da4a45807" ] } ], "mendeley" : { "formattedCitation" : "&lt;sup&gt;24&lt;/sup&gt;", "plainTextFormattedCitation" : "24", "previouslyFormattedCitation" : "&lt;sup&gt;24&lt;/sup&gt;" }, "properties" : { "noteIndex" : 0 }, "schema" : "https://github.com/citation-style-language/schema/raw/master/csl-citation.json" }</w:instrText>
      </w:r>
      <w:r w:rsidR="00460503">
        <w:fldChar w:fldCharType="separate"/>
      </w:r>
      <w:r w:rsidR="00DF4C79" w:rsidRPr="00DF4C79">
        <w:rPr>
          <w:noProof/>
          <w:vertAlign w:val="superscript"/>
        </w:rPr>
        <w:t>24</w:t>
      </w:r>
      <w:r w:rsidR="00460503">
        <w:fldChar w:fldCharType="end"/>
      </w:r>
      <w:r w:rsidR="001A0DAD">
        <w:t>)</w:t>
      </w:r>
      <w:r w:rsidR="00460503">
        <w:t>.</w:t>
      </w:r>
    </w:p>
    <w:p w14:paraId="40D99EAB" w14:textId="17926575" w:rsidR="003543A2" w:rsidRDefault="00E3020A" w:rsidP="008E1CAA">
      <w:r>
        <w:lastRenderedPageBreak/>
        <w:t>A</w:t>
      </w:r>
      <w:r w:rsidR="00B804B4">
        <w:t xml:space="preserve">greement </w:t>
      </w:r>
      <w:r w:rsidR="002768C6">
        <w:t>on the classification of movement disorder and the presence of symptoms in body regions</w:t>
      </w:r>
      <w:r w:rsidR="00460503">
        <w:t xml:space="preserve"> </w:t>
      </w:r>
      <w:r w:rsidR="00B804B4">
        <w:t xml:space="preserve">was </w:t>
      </w:r>
      <w:r w:rsidR="00A55D80">
        <w:t xml:space="preserve">assessed with </w:t>
      </w:r>
      <w:r w:rsidR="00F67FBF">
        <w:t>Light</w:t>
      </w:r>
      <w:r w:rsidR="00A55D80">
        <w:t>’s kappa and found</w:t>
      </w:r>
      <w:r w:rsidR="00581AF8">
        <w:t xml:space="preserve"> to</w:t>
      </w:r>
      <w:r w:rsidR="00A55D80">
        <w:t xml:space="preserve"> be highly variable, with values ranging from </w:t>
      </w:r>
      <w:r w:rsidR="00C022F3">
        <w:t>no agreement</w:t>
      </w:r>
      <w:r w:rsidR="00A55D80">
        <w:t xml:space="preserve"> to 0.</w:t>
      </w:r>
      <w:r w:rsidR="0065130B">
        <w:t>80</w:t>
      </w:r>
      <w:r w:rsidR="00A55D80">
        <w:t xml:space="preserve">. It has been suggested that a kappa value below 0.60 indicates inadequate agreement and little confidence </w:t>
      </w:r>
      <w:r w:rsidR="003543A2">
        <w:t xml:space="preserve">should be </w:t>
      </w:r>
      <w:r w:rsidR="00E72B20">
        <w:t xml:space="preserve">placed in the </w:t>
      </w:r>
      <w:proofErr w:type="spellStart"/>
      <w:r w:rsidR="00E72B20">
        <w:t>measure</w:t>
      </w:r>
      <w:proofErr w:type="spellEnd"/>
      <w:r w:rsidR="00A55D80">
        <w:fldChar w:fldCharType="begin" w:fldLock="1"/>
      </w:r>
      <w:r w:rsidR="00DF4C79">
        <w:instrText>ADDIN CSL_CITATION { "citationItems" : [ { "id" : "ITEM-1", "itemData" : { "ISSN" : "1330-0962", "PMID" : "23092060", "abstract" : "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 "author" : [ { "dropping-particle" : "", "family" : "McHugh", "given" : "Mary L", "non-dropping-particle" : "", "parse-names" : false, "suffix" : "" } ], "container-title" : "Biochemia medica", "id" : "ITEM-1", "issue" : "3", "issued" : { "date-parts" : [ [ "2012" ] ] }, "page" : "276-82", "publisher" : "Croatian Society for Medical Biochemistry and Laboratory Medicine", "title" : "Interrater reliability: the kappa statistic.", "type" : "article-journal", "volume" : "22" }, "uris" : [ "http://www.mendeley.com/documents/?uuid=b5c614bc-519a-39ee-ad91-98a08b0a7987" ] } ], "mendeley" : { "formattedCitation" : "&lt;sup&gt;25&lt;/sup&gt;", "plainTextFormattedCitation" : "25", "previouslyFormattedCitation" : "&lt;sup&gt;25&lt;/sup&gt;" }, "properties" : { "noteIndex" : 0 }, "schema" : "https://github.com/citation-style-language/schema/raw/master/csl-citation.json" }</w:instrText>
      </w:r>
      <w:r w:rsidR="00A55D80">
        <w:fldChar w:fldCharType="separate"/>
      </w:r>
      <w:r w:rsidR="00DF4C79" w:rsidRPr="00DF4C79">
        <w:rPr>
          <w:noProof/>
          <w:vertAlign w:val="superscript"/>
        </w:rPr>
        <w:t>25</w:t>
      </w:r>
      <w:r w:rsidR="00A55D80">
        <w:fldChar w:fldCharType="end"/>
      </w:r>
      <w:r w:rsidR="00A55D80">
        <w:t xml:space="preserve">. </w:t>
      </w:r>
      <w:r w:rsidR="00581AF8">
        <w:t xml:space="preserve">In the present study, </w:t>
      </w:r>
      <w:r w:rsidR="001D44B4">
        <w:t>all</w:t>
      </w:r>
      <w:r w:rsidR="00581AF8">
        <w:t xml:space="preserve"> movement disorder classifications</w:t>
      </w:r>
      <w:r w:rsidR="003543A2">
        <w:t xml:space="preserve"> </w:t>
      </w:r>
      <w:r w:rsidR="001D44B4">
        <w:t>in</w:t>
      </w:r>
      <w:r w:rsidR="003543A2">
        <w:t xml:space="preserve"> the PMDRS except resting tremor</w:t>
      </w:r>
      <w:r w:rsidR="00581AF8">
        <w:t xml:space="preserve"> and the presence of symptoms at many body regions</w:t>
      </w:r>
      <w:r w:rsidR="003543A2">
        <w:t xml:space="preserve"> for both scales</w:t>
      </w:r>
      <w:r w:rsidR="00581AF8">
        <w:t xml:space="preserve"> had insufficient agreement according to this cut-off value</w:t>
      </w:r>
      <w:r w:rsidR="003543A2">
        <w:t xml:space="preserve">. </w:t>
      </w:r>
    </w:p>
    <w:p w14:paraId="48759B03" w14:textId="7F3773C8" w:rsidR="00F51615" w:rsidRDefault="00581AF8" w:rsidP="008E1CAA">
      <w:r>
        <w:t xml:space="preserve">The low agreement of movement disorder classification supports our argument for removing </w:t>
      </w:r>
      <w:r w:rsidR="007E07E6">
        <w:t>this from step from our revised scale. The results also support our move to condense the number o</w:t>
      </w:r>
      <w:r w:rsidR="001D44B4">
        <w:t xml:space="preserve">f body regions in </w:t>
      </w:r>
      <w:r w:rsidR="00CF7BDA">
        <w:t>the</w:t>
      </w:r>
      <w:r w:rsidR="001D44B4">
        <w:t xml:space="preserve"> revised scale</w:t>
      </w:r>
      <w:r w:rsidR="003543A2">
        <w:t xml:space="preserve"> </w:t>
      </w:r>
      <w:r w:rsidR="007E07E6">
        <w:t>as there were no observed symptoms (or a negligible number) in 4 out of 13 regions</w:t>
      </w:r>
      <w:r w:rsidR="001D44B4">
        <w:t xml:space="preserve"> of the PMDRS</w:t>
      </w:r>
      <w:r w:rsidR="007E07E6">
        <w:t>.</w:t>
      </w:r>
      <w:r w:rsidR="003543A2">
        <w:t xml:space="preserve"> Reducing the number of body region categories</w:t>
      </w:r>
      <w:r w:rsidR="00E80975">
        <w:t xml:space="preserve"> in the S-FMDRS</w:t>
      </w:r>
      <w:r w:rsidR="003543A2">
        <w:t xml:space="preserve"> </w:t>
      </w:r>
      <w:r w:rsidR="00E80975">
        <w:t>appeared to improve agreement</w:t>
      </w:r>
      <w:r w:rsidR="003543A2">
        <w:t xml:space="preserve">, though in our sample only 4 of 7 body regions had a kappa value greater than 0.60. </w:t>
      </w:r>
      <w:r w:rsidR="00F51615">
        <w:t>A number of changes could be employed to improve agreement on symptomatic body regions</w:t>
      </w:r>
      <w:r w:rsidR="005C3B85">
        <w:t xml:space="preserve"> in future studies</w:t>
      </w:r>
      <w:r w:rsidR="00F51615">
        <w:t xml:space="preserve">. This might include stricter standardisation of the scoring procedure, </w:t>
      </w:r>
      <w:r w:rsidR="005C3B85">
        <w:t xml:space="preserve">scoring </w:t>
      </w:r>
      <w:r w:rsidR="00F51615">
        <w:t xml:space="preserve">calibration with an experienced scale user, improving quality or length of video footage and </w:t>
      </w:r>
      <w:r w:rsidR="004619BC">
        <w:t xml:space="preserve">requiring the </w:t>
      </w:r>
      <w:proofErr w:type="spellStart"/>
      <w:r w:rsidR="004619BC">
        <w:t>rater</w:t>
      </w:r>
      <w:proofErr w:type="spellEnd"/>
      <w:r w:rsidR="004619BC">
        <w:t xml:space="preserve"> to </w:t>
      </w:r>
      <w:r w:rsidR="00F51615">
        <w:t>double check each score.</w:t>
      </w:r>
    </w:p>
    <w:p w14:paraId="24133ED1" w14:textId="6074E2DE" w:rsidR="00FC4393" w:rsidRDefault="00AE50B1" w:rsidP="00E3020A">
      <w:r>
        <w:t>Concurrent</w:t>
      </w:r>
      <w:r w:rsidR="008E1CAA">
        <w:t xml:space="preserve"> </w:t>
      </w:r>
      <w:r w:rsidR="00E3020A">
        <w:t xml:space="preserve">validity </w:t>
      </w:r>
      <w:r w:rsidR="008E1CAA">
        <w:t xml:space="preserve">is the </w:t>
      </w:r>
      <w:r w:rsidR="00B804B4">
        <w:t>extent to which a</w:t>
      </w:r>
      <w:r w:rsidR="005C3B85">
        <w:t xml:space="preserve"> measure </w:t>
      </w:r>
      <w:r w:rsidR="00B804B4">
        <w:t>corresponds to a pre</w:t>
      </w:r>
      <w:r w:rsidR="00044A49">
        <w:t xml:space="preserve">viously established </w:t>
      </w:r>
      <w:r w:rsidR="005C3B85">
        <w:t>measure</w:t>
      </w:r>
      <w:r w:rsidR="00044A49">
        <w:t xml:space="preserve">. </w:t>
      </w:r>
      <w:r w:rsidR="00E3020A">
        <w:t xml:space="preserve">Concurrent validity was demonstrated with </w:t>
      </w:r>
      <w:r w:rsidR="00044A49">
        <w:t xml:space="preserve">a significant high correlation between the </w:t>
      </w:r>
      <w:r w:rsidR="00203C6F">
        <w:t>S-FMDRS</w:t>
      </w:r>
      <w:r w:rsidR="00044A49">
        <w:t xml:space="preserve"> and the original scale and a significant moderate correlation </w:t>
      </w:r>
      <w:r w:rsidR="00E3020A">
        <w:t>with other</w:t>
      </w:r>
      <w:r w:rsidR="005C3B85">
        <w:t xml:space="preserve"> measures of disability:</w:t>
      </w:r>
      <w:r w:rsidR="00044A49">
        <w:t xml:space="preserve"> SF36 Physical Function</w:t>
      </w:r>
      <w:r w:rsidR="005C3B85">
        <w:t xml:space="preserve"> domain</w:t>
      </w:r>
      <w:r w:rsidR="00044A49">
        <w:t xml:space="preserve"> and </w:t>
      </w:r>
      <w:r w:rsidR="001A0DAD">
        <w:t xml:space="preserve">a timed </w:t>
      </w:r>
      <w:r w:rsidR="00044A49">
        <w:t>10 metre walk</w:t>
      </w:r>
      <w:r w:rsidR="00FC4393">
        <w:t>.</w:t>
      </w:r>
      <w:r w:rsidR="005C3B85">
        <w:t xml:space="preserve"> </w:t>
      </w:r>
    </w:p>
    <w:p w14:paraId="3C68CA1C" w14:textId="7616981D" w:rsidR="00EF30A1" w:rsidRDefault="00EF30A1" w:rsidP="00EF30A1">
      <w:r>
        <w:t xml:space="preserve">When we tested the </w:t>
      </w:r>
      <w:r w:rsidR="00203C6F">
        <w:t>S-FMDRS</w:t>
      </w:r>
      <w:r>
        <w:t xml:space="preserve"> in the randomised feasibility study, it proved to be a sensitive measure of change. The effect size of 0.79 compared favourably to other measures tested in this study, including SF36 Physical function domain (</w:t>
      </w:r>
      <w:r w:rsidR="00E72B20">
        <w:rPr>
          <w:i/>
        </w:rPr>
        <w:t>d=</w:t>
      </w:r>
      <w:r>
        <w:t>0.70), 10 metre timed walk (</w:t>
      </w:r>
      <w:r w:rsidR="00E72B20" w:rsidRPr="00E72B20">
        <w:t>d</w:t>
      </w:r>
      <w:r w:rsidR="00E72B20">
        <w:t>=</w:t>
      </w:r>
      <w:r w:rsidRPr="00E72B20">
        <w:t>0</w:t>
      </w:r>
      <w:r>
        <w:t xml:space="preserve">.72) and the functional mobility </w:t>
      </w:r>
      <w:proofErr w:type="spellStart"/>
      <w:r>
        <w:t>scale</w:t>
      </w:r>
      <w:proofErr w:type="spellEnd"/>
      <w:r w:rsidR="00110421">
        <w:fldChar w:fldCharType="begin" w:fldLock="1"/>
      </w:r>
      <w:r w:rsidR="00DF4C79">
        <w:instrText>ADDIN CSL_CITATION { "citationItems" : [ { "id" : "ITEM-1", "itemData" : { "ISSN" : "0271-6798", "PMID" : "15308901", "abstract" : "We devised a new Functional Mobility Scale (FMS) to describe functional mobility in children with cerebral palsy, as an aid to communication between orthopaedic surgeons and health professionals. The unique feature of the FMS is the freedom to score functional mobility over three distinct distances, chosen to represent mobility in the home, at school and in the wider community. We examined the construct, content, and concurrent validity of the FMS in a cohort of 310 children with cerebral palsy by comparing the FMS to existing scales and to instrumented measures of physical function. We demonstrated the scale to be both valid and reliable in a consecutive population sample of 310 children with cerebral palsy seen in our tertiary referral center. The FMS was useful for discriminating between large groups of children with varying levels of disabilities and functional mobility and sensitive to detect change after operative intervention.", "author" : [ { "dropping-particle" : "", "family" : "Graham", "given" : "H Kerr", "non-dropping-particle" : "", "parse-names" : false, "suffix" : "" }, { "dropping-particle" : "", "family" : "Harvey", "given" : "Adrienne", "non-dropping-particle" : "", "parse-names" : false, "suffix" : "" }, { "dropping-particle" : "", "family" : "Rodda", "given" : "Jillian", "non-dropping-particle" : "", "parse-names" : false, "suffix" : "" }, { "dropping-particle" : "", "family" : "Nattrass", "given" : "Gary R", "non-dropping-particle" : "", "parse-names" : false, "suffix" : "" }, { "dropping-particle" : "", "family" : "Pirpiris", "given" : "Marinis", "non-dropping-particle" : "", "parse-names" : false, "suffix" : "" } ], "container-title" : "Journal of pediatric orthopedics", "id" : "ITEM-1", "issue" : "5", "issued" : { "date-parts" : [ [ "2004", "1" ] ] }, "page" : "514-20", "title" : "The Functional Mobility Scale (FMS).", "type" : "article-journal", "volume" : "24" }, "uris" : [ "http://www.mendeley.com/documents/?uuid=abdb2d73-9186-464a-9775-c04b6cc0a8cc" ] } ], "mendeley" : { "formattedCitation" : "&lt;sup&gt;26&lt;/sup&gt;", "plainTextFormattedCitation" : "26", "previouslyFormattedCitation" : "&lt;sup&gt;26&lt;/sup&gt;" }, "properties" : { "noteIndex" : 0 }, "schema" : "https://github.com/citation-style-language/schema/raw/master/csl-citation.json" }</w:instrText>
      </w:r>
      <w:r w:rsidR="00110421">
        <w:fldChar w:fldCharType="separate"/>
      </w:r>
      <w:r w:rsidR="00DF4C79" w:rsidRPr="00DF4C79">
        <w:rPr>
          <w:noProof/>
          <w:vertAlign w:val="superscript"/>
        </w:rPr>
        <w:t>26</w:t>
      </w:r>
      <w:r w:rsidR="00110421">
        <w:fldChar w:fldCharType="end"/>
      </w:r>
      <w:r>
        <w:t xml:space="preserve"> (</w:t>
      </w:r>
      <w:r w:rsidR="00E72B20" w:rsidRPr="00E72B20">
        <w:t>d</w:t>
      </w:r>
      <w:r w:rsidR="00E72B20">
        <w:t>=</w:t>
      </w:r>
      <w:r w:rsidRPr="00E72B20">
        <w:t>0</w:t>
      </w:r>
      <w:r>
        <w:t>.79).</w:t>
      </w:r>
    </w:p>
    <w:p w14:paraId="4AA12B9F" w14:textId="7FB7B81F" w:rsidR="00FC4393" w:rsidRDefault="00FC4393" w:rsidP="00E3020A">
      <w:r>
        <w:t xml:space="preserve">The </w:t>
      </w:r>
      <w:r w:rsidR="00203C6F">
        <w:t>S-FMDRS</w:t>
      </w:r>
      <w:r>
        <w:t xml:space="preserve"> performed similarly to</w:t>
      </w:r>
      <w:r w:rsidR="00110421">
        <w:t xml:space="preserve"> the original scale, but had certain</w:t>
      </w:r>
      <w:r w:rsidR="005C3B85">
        <w:t xml:space="preserve"> advantages</w:t>
      </w:r>
      <w:r w:rsidR="00110421">
        <w:t>.</w:t>
      </w:r>
      <w:r>
        <w:t xml:space="preserve"> It was quicker to complete. It does not req</w:t>
      </w:r>
      <w:r w:rsidR="00254430">
        <w:t>uire specialist movement disorder training</w:t>
      </w:r>
      <w:r w:rsidR="00C23341">
        <w:t xml:space="preserve"> in order to categorise movement disorder phenomena</w:t>
      </w:r>
      <w:r w:rsidR="005C3B85">
        <w:t>,</w:t>
      </w:r>
      <w:r w:rsidR="00254430">
        <w:t xml:space="preserve"> allowing use by non-neurologists. </w:t>
      </w:r>
      <w:r w:rsidR="001A0DAD">
        <w:t xml:space="preserve">This is an important issue in its utility, as those administering treatment (and therefore wishing to assess outcome) in patients with FMD are often not movement disorder neurologists, but are other health professionals such as physiotherapists. In this regard we found high inter-rater reliability between the physiotherapy and movement disorder specialist </w:t>
      </w:r>
      <w:proofErr w:type="spellStart"/>
      <w:r w:rsidR="001A0DAD">
        <w:t>raters</w:t>
      </w:r>
      <w:proofErr w:type="spellEnd"/>
      <w:r w:rsidR="001A0DAD">
        <w:t>. Lastly the revised scale allow</w:t>
      </w:r>
      <w:r w:rsidR="004D0211">
        <w:t>s the rating of</w:t>
      </w:r>
      <w:r w:rsidR="0065130B">
        <w:t xml:space="preserve"> </w:t>
      </w:r>
      <w:r w:rsidR="001B4F2F">
        <w:t>observed</w:t>
      </w:r>
      <w:r w:rsidR="004D0211">
        <w:t xml:space="preserve"> </w:t>
      </w:r>
      <w:r w:rsidR="0065130B">
        <w:t xml:space="preserve">movement impairment due to </w:t>
      </w:r>
      <w:r w:rsidR="004D0211">
        <w:t>weaknes</w:t>
      </w:r>
      <w:r w:rsidR="0065130B">
        <w:t>s</w:t>
      </w:r>
      <w:r w:rsidR="001B4F2F">
        <w:t xml:space="preserve">; in the </w:t>
      </w:r>
      <w:r w:rsidR="001B4F2F">
        <w:lastRenderedPageBreak/>
        <w:t xml:space="preserve">original scale functional weakness of the lower limbs or trunk may be accounted for in the gait score, </w:t>
      </w:r>
      <w:r w:rsidR="00A05643">
        <w:t xml:space="preserve">however </w:t>
      </w:r>
      <w:r w:rsidR="001B4F2F">
        <w:t>there is no equivalent for scoring upper limb weakness within the scoring matrix</w:t>
      </w:r>
      <w:r w:rsidR="00397436">
        <w:t xml:space="preserve"> of the original scale</w:t>
      </w:r>
      <w:r w:rsidR="001B4F2F">
        <w:t xml:space="preserve">. </w:t>
      </w:r>
      <w:r w:rsidR="00254430">
        <w:t xml:space="preserve">Further psychometric assessment is recommended to refine the </w:t>
      </w:r>
      <w:r w:rsidR="00B96F9F">
        <w:t>S-FMDRS</w:t>
      </w:r>
      <w:r w:rsidR="00EF30A1">
        <w:t xml:space="preserve"> and highlight limitations, </w:t>
      </w:r>
      <w:r w:rsidR="00B65F57">
        <w:t>including assessment of construct validity and test-</w:t>
      </w:r>
      <w:r w:rsidR="00B96F9F">
        <w:t>retest</w:t>
      </w:r>
      <w:r w:rsidR="00B65F57">
        <w:t xml:space="preserve"> reliability</w:t>
      </w:r>
      <w:r w:rsidR="001B4F2F">
        <w:t>.</w:t>
      </w:r>
    </w:p>
    <w:p w14:paraId="63D754DF" w14:textId="4B730699" w:rsidR="00C961A8" w:rsidRDefault="00772394" w:rsidP="00A47246">
      <w:r>
        <w:t>There are a number of limitations</w:t>
      </w:r>
      <w:r w:rsidR="00D46384">
        <w:t xml:space="preserve"> to this study. Although the sample size was sufficient to determine inter-rater reliability of total score</w:t>
      </w:r>
      <w:r w:rsidR="00C961A8">
        <w:t>s</w:t>
      </w:r>
      <w:r w:rsidR="00D46384">
        <w:t xml:space="preserve">, there were insufficient observations </w:t>
      </w:r>
      <w:r w:rsidR="00C961A8">
        <w:t>of some of the movement disorder categories to</w:t>
      </w:r>
      <w:r w:rsidR="004D0211">
        <w:t xml:space="preserve"> adequately assess agreement. Our analysis</w:t>
      </w:r>
      <w:r w:rsidR="00C961A8">
        <w:t xml:space="preserve"> only compared agreement of </w:t>
      </w:r>
      <w:r w:rsidR="001B4F2F">
        <w:t>three neurologists</w:t>
      </w:r>
      <w:r w:rsidR="00C961A8">
        <w:t>. We did not assess each video recording for quality, a factor that may have impacted on reliability of scoring.</w:t>
      </w:r>
      <w:r w:rsidR="00A47246">
        <w:t xml:space="preserve"> </w:t>
      </w:r>
      <w:r w:rsidR="001B4F2F">
        <w:t>T</w:t>
      </w:r>
      <w:r w:rsidR="00A47246">
        <w:t>he results can only be generalised to patients meeting the inclusion criteria and therefore do not necessarily extend to patients with significant psychopatho</w:t>
      </w:r>
      <w:r w:rsidR="00BD057B">
        <w:t>logy</w:t>
      </w:r>
      <w:r w:rsidR="00110421">
        <w:t>,</w:t>
      </w:r>
      <w:r w:rsidR="00BD057B">
        <w:t xml:space="preserve"> more extreme disability</w:t>
      </w:r>
      <w:r w:rsidR="00A47246">
        <w:t xml:space="preserve"> and those with </w:t>
      </w:r>
      <w:r w:rsidR="00110421">
        <w:t xml:space="preserve">a primary complaint of </w:t>
      </w:r>
      <w:r w:rsidR="00A47246">
        <w:t xml:space="preserve">pain </w:t>
      </w:r>
      <w:r w:rsidR="00110421">
        <w:t xml:space="preserve">or fatigue </w:t>
      </w:r>
      <w:r w:rsidR="00DE1EF9">
        <w:t>in addition to functional motor symptoms. These patients were excluded from the current study as they were not considered appropriate candidates for the feasibility study intervention</w:t>
      </w:r>
      <w:r w:rsidR="00110421">
        <w:t>.</w:t>
      </w:r>
      <w:r w:rsidR="001B4F2F">
        <w:t xml:space="preserve"> Finally, both the original and simplified scales are ‘snap-shot’ measures, which may have low test-retest reliability due to the variable nature of FMD severity.</w:t>
      </w:r>
    </w:p>
    <w:p w14:paraId="557B3A83" w14:textId="77777777" w:rsidR="008E1CAA" w:rsidRDefault="008E1CAA" w:rsidP="008E1CAA">
      <w:pPr>
        <w:pStyle w:val="Heading1"/>
      </w:pPr>
      <w:r>
        <w:t>Conclusion</w:t>
      </w:r>
    </w:p>
    <w:p w14:paraId="0A575167" w14:textId="66100D9C" w:rsidR="00772394" w:rsidRDefault="00772394" w:rsidP="00772394">
      <w:r>
        <w:t xml:space="preserve">Scores obtained from the </w:t>
      </w:r>
      <w:r w:rsidR="00203C6F">
        <w:t>S-</w:t>
      </w:r>
      <w:proofErr w:type="spellStart"/>
      <w:r w:rsidR="00203C6F">
        <w:t>FMDRS</w:t>
      </w:r>
      <w:proofErr w:type="spellEnd"/>
      <w:r>
        <w:t xml:space="preserve"> have high inter-rater reliability when used by experienced neurologists and physiotherapists. The limitations </w:t>
      </w:r>
      <w:r w:rsidR="0019025A">
        <w:t xml:space="preserve">of the </w:t>
      </w:r>
      <w:r w:rsidR="00203C6F">
        <w:t>S-FMDRS</w:t>
      </w:r>
      <w:r w:rsidR="0019025A">
        <w:t xml:space="preserve"> include low agreement on</w:t>
      </w:r>
      <w:r>
        <w:t xml:space="preserve"> the presence of symptoms at </w:t>
      </w:r>
      <w:r w:rsidR="004D0211">
        <w:t>some</w:t>
      </w:r>
      <w:r>
        <w:t xml:space="preserve"> body region</w:t>
      </w:r>
      <w:r w:rsidR="004D0211">
        <w:t>s</w:t>
      </w:r>
      <w:r>
        <w:t xml:space="preserve"> and </w:t>
      </w:r>
      <w:r w:rsidR="0019025A">
        <w:t xml:space="preserve">unknown </w:t>
      </w:r>
      <w:r>
        <w:t xml:space="preserve">test-retest reliability. With acknowledgement of these limitations, the </w:t>
      </w:r>
      <w:r w:rsidR="00203C6F">
        <w:t>S-FMDRS</w:t>
      </w:r>
      <w:r>
        <w:t xml:space="preserve"> enables a</w:t>
      </w:r>
      <w:r w:rsidR="004D5CC0">
        <w:t xml:space="preserve"> </w:t>
      </w:r>
      <w:r>
        <w:t xml:space="preserve">blinded, clinician rated assessment </w:t>
      </w:r>
      <w:r w:rsidR="0019025A">
        <w:t xml:space="preserve">of overall symptom severity </w:t>
      </w:r>
      <w:r w:rsidR="001A0DAD">
        <w:t xml:space="preserve">in FMD </w:t>
      </w:r>
      <w:r>
        <w:t>for research purposes</w:t>
      </w:r>
      <w:r w:rsidR="004D5CC0">
        <w:t xml:space="preserve"> that is sensitive to change</w:t>
      </w:r>
      <w:r>
        <w:t xml:space="preserve">. We would recommend that if using </w:t>
      </w:r>
      <w:r w:rsidR="003D1889">
        <w:t>either rating</w:t>
      </w:r>
      <w:r>
        <w:t xml:space="preserve"> scale</w:t>
      </w:r>
      <w:r w:rsidR="003D1889">
        <w:t>s</w:t>
      </w:r>
      <w:r w:rsidR="004D5CC0">
        <w:t xml:space="preserve"> (PMDRS or S-FMDRS)</w:t>
      </w:r>
      <w:r>
        <w:t>, results are co</w:t>
      </w:r>
      <w:r w:rsidR="00D46384">
        <w:t>nsidered alongside other measures, including patient reported outcomes with a set recall period to account for symptom variability, and measures of physical, psychological and social function.</w:t>
      </w:r>
      <w:r w:rsidR="00C23341">
        <w:t xml:space="preserve"> Further work to develop valid and reliable outcome measures for FMD is required.</w:t>
      </w:r>
    </w:p>
    <w:p w14:paraId="09F5953B" w14:textId="2D6AB9FF" w:rsidR="00705E4B" w:rsidRDefault="00705E4B" w:rsidP="006F7977">
      <w:pPr>
        <w:pStyle w:val="Heading1"/>
      </w:pPr>
      <w:r>
        <w:t>Author Roles</w:t>
      </w:r>
    </w:p>
    <w:p w14:paraId="62356762" w14:textId="26D8F859" w:rsidR="00205AD0" w:rsidRDefault="00205AD0" w:rsidP="00205AD0">
      <w:r>
        <w:t>Research project conception and</w:t>
      </w:r>
      <w:r w:rsidR="00705E4B">
        <w:t xml:space="preserve"> organisation</w:t>
      </w:r>
      <w:r>
        <w:t>: Glenn Nielsen and Mark Edwards. Execution of assessments: Lucia Ricciardi, Anne Marta</w:t>
      </w:r>
      <w:r w:rsidRPr="00730105">
        <w:t xml:space="preserve"> Meppelink</w:t>
      </w:r>
      <w:r w:rsidR="00DE5B10">
        <w:t>, Tiago Teodoro</w:t>
      </w:r>
      <w:r w:rsidRPr="00730105">
        <w:t xml:space="preserve"> </w:t>
      </w:r>
      <w:r>
        <w:t xml:space="preserve">and Kate Holt. Statistical Analysis design and execution: Glenn Nielsen. All authors reviewed the analysis. </w:t>
      </w:r>
      <w:r>
        <w:lastRenderedPageBreak/>
        <w:t>Manuscript preparation: Glenn Nielsen wrote the first draft, Mark Edwards revised the first draft and all authors reviewe</w:t>
      </w:r>
      <w:r w:rsidR="004D5CC0">
        <w:t>d and critiqued the final draft and later revisions.</w:t>
      </w:r>
      <w:r>
        <w:t xml:space="preserve"> </w:t>
      </w:r>
    </w:p>
    <w:p w14:paraId="006003A7" w14:textId="77777777" w:rsidR="00205AD0" w:rsidRDefault="00205AD0" w:rsidP="006F7977">
      <w:pPr>
        <w:pStyle w:val="Heading1"/>
      </w:pPr>
      <w:r>
        <w:t>Disclosures</w:t>
      </w:r>
    </w:p>
    <w:p w14:paraId="3E19C435" w14:textId="280816B1" w:rsidR="008500CC" w:rsidRPr="008500CC" w:rsidRDefault="008500CC" w:rsidP="008500CC">
      <w:pPr>
        <w:pStyle w:val="Heading2"/>
      </w:pPr>
      <w:r>
        <w:t>Funding Sources and Conflict of Interest</w:t>
      </w:r>
    </w:p>
    <w:p w14:paraId="5FC79E08" w14:textId="423108C9" w:rsidR="008500CC" w:rsidRPr="008C027B" w:rsidRDefault="00264998" w:rsidP="008500CC">
      <w:r w:rsidRPr="00473044">
        <w:t xml:space="preserve">This report is independent research supported by the National Institute for </w:t>
      </w:r>
      <w:r>
        <w:t>H</w:t>
      </w:r>
      <w:r w:rsidRPr="00473044">
        <w:t>ealth Research (NIHR/HEE Clinical Doctoral Research Fellowship, Mr Glenn Nielsen, CDRF-2013-04-034). The views expressed in this publication are those of the authors and not necessarily those of the NHS, the National Institute for Health Research or the Department of Health</w:t>
      </w:r>
      <w:r>
        <w:t>.</w:t>
      </w:r>
      <w:r w:rsidR="008500CC" w:rsidRPr="008500CC">
        <w:t xml:space="preserve"> </w:t>
      </w:r>
      <w:r w:rsidR="008500CC">
        <w:t>The authors have no conflict</w:t>
      </w:r>
      <w:r w:rsidR="00210645">
        <w:t>s</w:t>
      </w:r>
      <w:r w:rsidR="008500CC">
        <w:t xml:space="preserve"> of interest to declare.</w:t>
      </w:r>
    </w:p>
    <w:p w14:paraId="61F7B48E" w14:textId="4B3563AC" w:rsidR="008500CC" w:rsidRDefault="008500CC" w:rsidP="008500CC">
      <w:pPr>
        <w:pStyle w:val="Heading2"/>
      </w:pPr>
      <w:r>
        <w:t>Financial Disclosures for the previous 12 months</w:t>
      </w:r>
    </w:p>
    <w:p w14:paraId="1A34E3B4" w14:textId="4AAC58C0" w:rsidR="008500CC" w:rsidRDefault="00210645" w:rsidP="008500CC">
      <w:r>
        <w:t>Mark Edwards reports a r</w:t>
      </w:r>
      <w:r w:rsidRPr="00210645">
        <w:t>esearch grant from M</w:t>
      </w:r>
      <w:r>
        <w:t xml:space="preserve">edical </w:t>
      </w:r>
      <w:r w:rsidRPr="00210645">
        <w:t>R</w:t>
      </w:r>
      <w:r>
        <w:t xml:space="preserve">esearch </w:t>
      </w:r>
      <w:r w:rsidRPr="00210645">
        <w:t>C</w:t>
      </w:r>
      <w:r>
        <w:t xml:space="preserve">ouncil; financial support for educational activities from </w:t>
      </w:r>
      <w:proofErr w:type="spellStart"/>
      <w:r>
        <w:t>Merz</w:t>
      </w:r>
      <w:proofErr w:type="spellEnd"/>
      <w:r>
        <w:t xml:space="preserve"> Pharma and a lecture honorarium from UCB. </w:t>
      </w:r>
      <w:r w:rsidR="003E4BA1">
        <w:t xml:space="preserve">No </w:t>
      </w:r>
      <w:r>
        <w:t xml:space="preserve">other </w:t>
      </w:r>
      <w:r w:rsidR="003E4BA1">
        <w:t>financial disclosures to report.</w:t>
      </w:r>
    </w:p>
    <w:p w14:paraId="31A4079F" w14:textId="033CFFF1" w:rsidR="005569C2" w:rsidRDefault="005569C2" w:rsidP="008500CC">
      <w:r w:rsidRPr="005569C2">
        <w:t>Tiago Teodoro receives funding from the grant ‘‘</w:t>
      </w:r>
      <w:proofErr w:type="spellStart"/>
      <w:r w:rsidRPr="005569C2">
        <w:t>SFRH</w:t>
      </w:r>
      <w:proofErr w:type="spellEnd"/>
      <w:r w:rsidRPr="005569C2">
        <w:t>/</w:t>
      </w:r>
      <w:proofErr w:type="spellStart"/>
      <w:r w:rsidRPr="005569C2">
        <w:t>SINTD</w:t>
      </w:r>
      <w:proofErr w:type="spellEnd"/>
      <w:r w:rsidRPr="005569C2">
        <w:t>/95267/2013’’, awarded by ‘‘</w:t>
      </w:r>
      <w:proofErr w:type="spellStart"/>
      <w:r w:rsidRPr="005569C2">
        <w:t>Fundação</w:t>
      </w:r>
      <w:proofErr w:type="spellEnd"/>
      <w:r w:rsidRPr="005569C2">
        <w:t xml:space="preserve"> para a </w:t>
      </w:r>
      <w:proofErr w:type="spellStart"/>
      <w:r w:rsidRPr="005569C2">
        <w:t>Ciência</w:t>
      </w:r>
      <w:proofErr w:type="spellEnd"/>
      <w:r w:rsidRPr="005569C2">
        <w:t xml:space="preserve"> e a </w:t>
      </w:r>
      <w:proofErr w:type="spellStart"/>
      <w:r w:rsidRPr="005569C2">
        <w:t>Tecnologia</w:t>
      </w:r>
      <w:proofErr w:type="spellEnd"/>
      <w:r w:rsidRPr="005569C2">
        <w:t>’’.</w:t>
      </w:r>
    </w:p>
    <w:p w14:paraId="61F71065" w14:textId="7929CFF9" w:rsidR="00361F34" w:rsidRDefault="00361F34" w:rsidP="008500CC">
      <w:pPr>
        <w:rPr>
          <w:b/>
        </w:rPr>
      </w:pPr>
      <w:r w:rsidRPr="00361F34">
        <w:rPr>
          <w:b/>
        </w:rPr>
        <w:t>Ethical Compliance Statement</w:t>
      </w:r>
    </w:p>
    <w:p w14:paraId="6E400627" w14:textId="73278EC5" w:rsidR="00361F34" w:rsidRPr="00361F34" w:rsidRDefault="00361F34" w:rsidP="00361F34">
      <w:r w:rsidRPr="00361F34">
        <w:t>We confirm that we have read the Journal’s position on issues involved in ethical publication and affirm that this work is consistent with those guidelines.</w:t>
      </w:r>
    </w:p>
    <w:p w14:paraId="09284567" w14:textId="22F2F9C9" w:rsidR="00361F34" w:rsidRPr="00AE3AEE" w:rsidRDefault="00AE3AEE" w:rsidP="008500CC">
      <w:r w:rsidRPr="00AE3AEE">
        <w:t xml:space="preserve">Approval </w:t>
      </w:r>
      <w:r>
        <w:t xml:space="preserve">for this study </w:t>
      </w:r>
      <w:r w:rsidRPr="00AE3AEE">
        <w:t xml:space="preserve">was obtained from the National Research Ethics Service Committee London – City Road &amp; Hampstead (14/LO/0572). All participants gave written informed consent. </w:t>
      </w:r>
    </w:p>
    <w:p w14:paraId="1970EF0A" w14:textId="77777777" w:rsidR="00C72536" w:rsidRDefault="00C72536" w:rsidP="008014F9">
      <w:pPr>
        <w:pStyle w:val="Heading1"/>
        <w:spacing w:line="480" w:lineRule="auto"/>
      </w:pPr>
      <w:r>
        <w:br w:type="page"/>
      </w:r>
    </w:p>
    <w:p w14:paraId="73F30EC2" w14:textId="64332720" w:rsidR="008E1CAA" w:rsidRPr="004B122A" w:rsidRDefault="008E1CAA" w:rsidP="008014F9">
      <w:pPr>
        <w:pStyle w:val="Heading1"/>
        <w:spacing w:line="480" w:lineRule="auto"/>
      </w:pPr>
      <w:r>
        <w:lastRenderedPageBreak/>
        <w:t>References</w:t>
      </w:r>
    </w:p>
    <w:p w14:paraId="377C7CF5" w14:textId="2C5220EA" w:rsidR="009A0516" w:rsidRPr="009A0516" w:rsidRDefault="00B65F57" w:rsidP="009A0516">
      <w:pPr>
        <w:widowControl w:val="0"/>
        <w:autoSpaceDE w:val="0"/>
        <w:autoSpaceDN w:val="0"/>
        <w:adjustRightInd w:val="0"/>
        <w:spacing w:after="0" w:line="480" w:lineRule="auto"/>
        <w:ind w:left="640" w:hanging="640"/>
        <w:rPr>
          <w:rFonts w:cs="Arial"/>
          <w:noProof/>
          <w:szCs w:val="24"/>
          <w:lang w:val="en-US"/>
        </w:rPr>
      </w:pPr>
      <w:r>
        <w:fldChar w:fldCharType="begin" w:fldLock="1"/>
      </w:r>
      <w:r>
        <w:instrText xml:space="preserve">ADDIN Mendeley Bibliography CSL_BIBLIOGRAPHY </w:instrText>
      </w:r>
      <w:r>
        <w:fldChar w:fldCharType="separate"/>
      </w:r>
      <w:r w:rsidR="009A0516" w:rsidRPr="009A0516">
        <w:rPr>
          <w:rFonts w:cs="Arial"/>
          <w:noProof/>
          <w:szCs w:val="24"/>
          <w:lang w:val="en-US"/>
        </w:rPr>
        <w:t>1</w:t>
      </w:r>
      <w:r w:rsidR="009A0516" w:rsidRPr="009A0516">
        <w:rPr>
          <w:rFonts w:cs="Arial"/>
          <w:noProof/>
          <w:szCs w:val="24"/>
          <w:lang w:val="en-US"/>
        </w:rPr>
        <w:tab/>
        <w:t xml:space="preserve">Matthews A, </w:t>
      </w:r>
      <w:r w:rsidR="00D958FA">
        <w:rPr>
          <w:rFonts w:cs="Arial"/>
          <w:noProof/>
          <w:szCs w:val="24"/>
          <w:lang w:val="en-US"/>
        </w:rPr>
        <w:t>Brown M, Stone J. Inpatient physiotherapy for functional (psychogenic) gait disorder: a case series of 35 p</w:t>
      </w:r>
      <w:r w:rsidR="009A0516" w:rsidRPr="009A0516">
        <w:rPr>
          <w:rFonts w:cs="Arial"/>
          <w:noProof/>
          <w:szCs w:val="24"/>
          <w:lang w:val="en-US"/>
        </w:rPr>
        <w:t xml:space="preserve">atients. </w:t>
      </w:r>
      <w:r w:rsidR="009A0516" w:rsidRPr="009A0516">
        <w:rPr>
          <w:rFonts w:cs="Arial"/>
          <w:i/>
          <w:iCs/>
          <w:noProof/>
          <w:szCs w:val="24"/>
          <w:lang w:val="en-US"/>
        </w:rPr>
        <w:t>Mov Disord Clin Pract</w:t>
      </w:r>
      <w:r w:rsidR="009A0516" w:rsidRPr="009A0516">
        <w:rPr>
          <w:rFonts w:cs="Arial"/>
          <w:noProof/>
          <w:szCs w:val="24"/>
          <w:lang w:val="en-US"/>
        </w:rPr>
        <w:t xml:space="preserve"> 2016; </w:t>
      </w:r>
      <w:r w:rsidR="009A0516" w:rsidRPr="009A0516">
        <w:rPr>
          <w:rFonts w:cs="Arial"/>
          <w:b/>
          <w:bCs/>
          <w:noProof/>
          <w:szCs w:val="24"/>
          <w:lang w:val="en-US"/>
        </w:rPr>
        <w:t>28</w:t>
      </w:r>
      <w:r w:rsidR="009A0516" w:rsidRPr="009A0516">
        <w:rPr>
          <w:rFonts w:cs="Arial"/>
          <w:noProof/>
          <w:szCs w:val="24"/>
          <w:lang w:val="en-US"/>
        </w:rPr>
        <w:t>: 93–6.</w:t>
      </w:r>
    </w:p>
    <w:p w14:paraId="3DD28C49" w14:textId="77777777" w:rsidR="009A0516" w:rsidRPr="009A0516" w:rsidRDefault="009A0516" w:rsidP="009A0516">
      <w:pPr>
        <w:widowControl w:val="0"/>
        <w:autoSpaceDE w:val="0"/>
        <w:autoSpaceDN w:val="0"/>
        <w:adjustRightInd w:val="0"/>
        <w:spacing w:after="0" w:line="480" w:lineRule="auto"/>
        <w:ind w:left="640" w:hanging="640"/>
        <w:rPr>
          <w:rFonts w:cs="Arial"/>
          <w:noProof/>
          <w:szCs w:val="24"/>
          <w:lang w:val="en-US"/>
        </w:rPr>
      </w:pPr>
      <w:r w:rsidRPr="009A0516">
        <w:rPr>
          <w:rFonts w:cs="Arial"/>
          <w:noProof/>
          <w:szCs w:val="24"/>
          <w:lang w:val="en-US"/>
        </w:rPr>
        <w:t>2</w:t>
      </w:r>
      <w:r w:rsidRPr="009A0516">
        <w:rPr>
          <w:rFonts w:cs="Arial"/>
          <w:noProof/>
          <w:szCs w:val="24"/>
          <w:lang w:val="en-US"/>
        </w:rPr>
        <w:tab/>
        <w:t xml:space="preserve">Nielsen G, Ricciardi L, Demartini B, Hunter R, Joyce E, Edwards MJ. Outcomes of a 5-day physiotherapy programme for functional (psychogenic) motor disorders. </w:t>
      </w:r>
      <w:r w:rsidRPr="009A0516">
        <w:rPr>
          <w:rFonts w:cs="Arial"/>
          <w:i/>
          <w:iCs/>
          <w:noProof/>
          <w:szCs w:val="24"/>
          <w:lang w:val="en-US"/>
        </w:rPr>
        <w:t>J Neurol</w:t>
      </w:r>
      <w:r w:rsidRPr="009A0516">
        <w:rPr>
          <w:rFonts w:cs="Arial"/>
          <w:noProof/>
          <w:szCs w:val="24"/>
          <w:lang w:val="en-US"/>
        </w:rPr>
        <w:t xml:space="preserve"> 2015; </w:t>
      </w:r>
      <w:r w:rsidRPr="009A0516">
        <w:rPr>
          <w:rFonts w:cs="Arial"/>
          <w:b/>
          <w:bCs/>
          <w:noProof/>
          <w:szCs w:val="24"/>
          <w:lang w:val="en-US"/>
        </w:rPr>
        <w:t>262</w:t>
      </w:r>
      <w:r w:rsidRPr="009A0516">
        <w:rPr>
          <w:rFonts w:cs="Arial"/>
          <w:noProof/>
          <w:szCs w:val="24"/>
          <w:lang w:val="en-US"/>
        </w:rPr>
        <w:t>: 674–81.</w:t>
      </w:r>
    </w:p>
    <w:p w14:paraId="515C98B9" w14:textId="77777777" w:rsidR="009A0516" w:rsidRPr="009A0516" w:rsidRDefault="009A0516" w:rsidP="009A0516">
      <w:pPr>
        <w:widowControl w:val="0"/>
        <w:autoSpaceDE w:val="0"/>
        <w:autoSpaceDN w:val="0"/>
        <w:adjustRightInd w:val="0"/>
        <w:spacing w:after="0" w:line="480" w:lineRule="auto"/>
        <w:ind w:left="640" w:hanging="640"/>
        <w:rPr>
          <w:rFonts w:cs="Arial"/>
          <w:noProof/>
          <w:szCs w:val="24"/>
          <w:lang w:val="en-US"/>
        </w:rPr>
      </w:pPr>
      <w:r w:rsidRPr="009A0516">
        <w:rPr>
          <w:rFonts w:cs="Arial"/>
          <w:noProof/>
          <w:szCs w:val="24"/>
          <w:lang w:val="en-US"/>
        </w:rPr>
        <w:t>3</w:t>
      </w:r>
      <w:r w:rsidRPr="009A0516">
        <w:rPr>
          <w:rFonts w:cs="Arial"/>
          <w:noProof/>
          <w:szCs w:val="24"/>
          <w:lang w:val="en-US"/>
        </w:rPr>
        <w:tab/>
        <w:t xml:space="preserve">Jordbru AA, Smedstad LM, Klungsøyr O, Martinsen EW. Psychogenic gait disorder: A randomized controlled trial of physical rehabilitation with one-year follow-up. </w:t>
      </w:r>
      <w:r w:rsidRPr="009A0516">
        <w:rPr>
          <w:rFonts w:cs="Arial"/>
          <w:i/>
          <w:iCs/>
          <w:noProof/>
          <w:szCs w:val="24"/>
          <w:lang w:val="en-US"/>
        </w:rPr>
        <w:t>J Rehabil Med</w:t>
      </w:r>
      <w:r w:rsidRPr="009A0516">
        <w:rPr>
          <w:rFonts w:cs="Arial"/>
          <w:noProof/>
          <w:szCs w:val="24"/>
          <w:lang w:val="en-US"/>
        </w:rPr>
        <w:t xml:space="preserve"> 2014; </w:t>
      </w:r>
      <w:r w:rsidRPr="009A0516">
        <w:rPr>
          <w:rFonts w:cs="Arial"/>
          <w:b/>
          <w:bCs/>
          <w:noProof/>
          <w:szCs w:val="24"/>
          <w:lang w:val="en-US"/>
        </w:rPr>
        <w:t>46</w:t>
      </w:r>
      <w:r w:rsidRPr="009A0516">
        <w:rPr>
          <w:rFonts w:cs="Arial"/>
          <w:noProof/>
          <w:szCs w:val="24"/>
          <w:lang w:val="en-US"/>
        </w:rPr>
        <w:t>: 181–7.</w:t>
      </w:r>
    </w:p>
    <w:p w14:paraId="685BC0A1" w14:textId="77777777" w:rsidR="009A0516" w:rsidRPr="009A0516" w:rsidRDefault="009A0516" w:rsidP="009A0516">
      <w:pPr>
        <w:widowControl w:val="0"/>
        <w:autoSpaceDE w:val="0"/>
        <w:autoSpaceDN w:val="0"/>
        <w:adjustRightInd w:val="0"/>
        <w:spacing w:after="0" w:line="480" w:lineRule="auto"/>
        <w:ind w:left="640" w:hanging="640"/>
        <w:rPr>
          <w:rFonts w:cs="Arial"/>
          <w:noProof/>
          <w:szCs w:val="24"/>
          <w:lang w:val="en-US"/>
        </w:rPr>
      </w:pPr>
      <w:r w:rsidRPr="009A0516">
        <w:rPr>
          <w:rFonts w:cs="Arial"/>
          <w:noProof/>
          <w:szCs w:val="24"/>
          <w:lang w:val="en-US"/>
        </w:rPr>
        <w:t>4</w:t>
      </w:r>
      <w:r w:rsidRPr="009A0516">
        <w:rPr>
          <w:rFonts w:cs="Arial"/>
          <w:noProof/>
          <w:szCs w:val="24"/>
          <w:lang w:val="en-US"/>
        </w:rPr>
        <w:tab/>
        <w:t xml:space="preserve">Czarnecki K, Hallett M. Functional (psychogenic) movement disorders. </w:t>
      </w:r>
      <w:r w:rsidRPr="009A0516">
        <w:rPr>
          <w:rFonts w:cs="Arial"/>
          <w:i/>
          <w:iCs/>
          <w:noProof/>
          <w:szCs w:val="24"/>
          <w:lang w:val="en-US"/>
        </w:rPr>
        <w:t>Curr Opin Neurol</w:t>
      </w:r>
      <w:r w:rsidRPr="009A0516">
        <w:rPr>
          <w:rFonts w:cs="Arial"/>
          <w:noProof/>
          <w:szCs w:val="24"/>
          <w:lang w:val="en-US"/>
        </w:rPr>
        <w:t xml:space="preserve"> 2012; </w:t>
      </w:r>
      <w:r w:rsidRPr="009A0516">
        <w:rPr>
          <w:rFonts w:cs="Arial"/>
          <w:b/>
          <w:bCs/>
          <w:noProof/>
          <w:szCs w:val="24"/>
          <w:lang w:val="en-US"/>
        </w:rPr>
        <w:t>25</w:t>
      </w:r>
      <w:r w:rsidRPr="009A0516">
        <w:rPr>
          <w:rFonts w:cs="Arial"/>
          <w:noProof/>
          <w:szCs w:val="24"/>
          <w:lang w:val="en-US"/>
        </w:rPr>
        <w:t>: 507–12.</w:t>
      </w:r>
    </w:p>
    <w:p w14:paraId="22F9CF02" w14:textId="77777777" w:rsidR="009A0516" w:rsidRPr="009A0516" w:rsidRDefault="009A0516" w:rsidP="009A0516">
      <w:pPr>
        <w:widowControl w:val="0"/>
        <w:autoSpaceDE w:val="0"/>
        <w:autoSpaceDN w:val="0"/>
        <w:adjustRightInd w:val="0"/>
        <w:spacing w:after="0" w:line="480" w:lineRule="auto"/>
        <w:ind w:left="640" w:hanging="640"/>
        <w:rPr>
          <w:rFonts w:cs="Arial"/>
          <w:noProof/>
          <w:szCs w:val="24"/>
          <w:lang w:val="en-US"/>
        </w:rPr>
      </w:pPr>
      <w:r w:rsidRPr="009A0516">
        <w:rPr>
          <w:rFonts w:cs="Arial"/>
          <w:noProof/>
          <w:szCs w:val="24"/>
          <w:lang w:val="en-US"/>
        </w:rPr>
        <w:t>5</w:t>
      </w:r>
      <w:r w:rsidRPr="009A0516">
        <w:rPr>
          <w:rFonts w:cs="Arial"/>
          <w:noProof/>
          <w:szCs w:val="24"/>
          <w:lang w:val="en-US"/>
        </w:rPr>
        <w:tab/>
        <w:t xml:space="preserve">Espay AJ, Edwards MJ, Oggioni GD, </w:t>
      </w:r>
      <w:r w:rsidRPr="009A0516">
        <w:rPr>
          <w:rFonts w:cs="Arial"/>
          <w:i/>
          <w:iCs/>
          <w:noProof/>
          <w:szCs w:val="24"/>
          <w:lang w:val="en-US"/>
        </w:rPr>
        <w:t>et al.</w:t>
      </w:r>
      <w:r w:rsidRPr="009A0516">
        <w:rPr>
          <w:rFonts w:cs="Arial"/>
          <w:noProof/>
          <w:szCs w:val="24"/>
          <w:lang w:val="en-US"/>
        </w:rPr>
        <w:t xml:space="preserve"> Tremor retrainment as therapeutic strategy in psychogenic (functional) tremor. </w:t>
      </w:r>
      <w:r w:rsidRPr="009A0516">
        <w:rPr>
          <w:rFonts w:cs="Arial"/>
          <w:i/>
          <w:iCs/>
          <w:noProof/>
          <w:szCs w:val="24"/>
          <w:lang w:val="en-US"/>
        </w:rPr>
        <w:t>Park Relat Disord</w:t>
      </w:r>
      <w:r w:rsidRPr="009A0516">
        <w:rPr>
          <w:rFonts w:cs="Arial"/>
          <w:noProof/>
          <w:szCs w:val="24"/>
          <w:lang w:val="en-US"/>
        </w:rPr>
        <w:t xml:space="preserve"> 2014; </w:t>
      </w:r>
      <w:r w:rsidRPr="009A0516">
        <w:rPr>
          <w:rFonts w:cs="Arial"/>
          <w:b/>
          <w:bCs/>
          <w:noProof/>
          <w:szCs w:val="24"/>
          <w:lang w:val="en-US"/>
        </w:rPr>
        <w:t>20</w:t>
      </w:r>
      <w:r w:rsidRPr="009A0516">
        <w:rPr>
          <w:rFonts w:cs="Arial"/>
          <w:noProof/>
          <w:szCs w:val="24"/>
          <w:lang w:val="en-US"/>
        </w:rPr>
        <w:t>: 647–50.</w:t>
      </w:r>
    </w:p>
    <w:p w14:paraId="6487567E" w14:textId="77777777" w:rsidR="009A0516" w:rsidRPr="009A0516" w:rsidRDefault="009A0516" w:rsidP="009A0516">
      <w:pPr>
        <w:widowControl w:val="0"/>
        <w:autoSpaceDE w:val="0"/>
        <w:autoSpaceDN w:val="0"/>
        <w:adjustRightInd w:val="0"/>
        <w:spacing w:after="0" w:line="480" w:lineRule="auto"/>
        <w:ind w:left="640" w:hanging="640"/>
        <w:rPr>
          <w:rFonts w:cs="Arial"/>
          <w:noProof/>
          <w:szCs w:val="24"/>
          <w:lang w:val="en-US"/>
        </w:rPr>
      </w:pPr>
      <w:r w:rsidRPr="009A0516">
        <w:rPr>
          <w:rFonts w:cs="Arial"/>
          <w:noProof/>
          <w:szCs w:val="24"/>
          <w:lang w:val="en-US"/>
        </w:rPr>
        <w:t>6</w:t>
      </w:r>
      <w:r w:rsidRPr="009A0516">
        <w:rPr>
          <w:rFonts w:cs="Arial"/>
          <w:noProof/>
          <w:szCs w:val="24"/>
          <w:lang w:val="en-US"/>
        </w:rPr>
        <w:tab/>
        <w:t xml:space="preserve">Sharpe M, Walker J, Williams C, </w:t>
      </w:r>
      <w:r w:rsidRPr="009A0516">
        <w:rPr>
          <w:rFonts w:cs="Arial"/>
          <w:i/>
          <w:iCs/>
          <w:noProof/>
          <w:szCs w:val="24"/>
          <w:lang w:val="en-US"/>
        </w:rPr>
        <w:t>et al.</w:t>
      </w:r>
      <w:r w:rsidRPr="009A0516">
        <w:rPr>
          <w:rFonts w:cs="Arial"/>
          <w:noProof/>
          <w:szCs w:val="24"/>
          <w:lang w:val="en-US"/>
        </w:rPr>
        <w:t xml:space="preserve"> Guided self-help for functional (psychogenic) symptoms: a randomized controlled efficacy trial. </w:t>
      </w:r>
      <w:r w:rsidRPr="009A0516">
        <w:rPr>
          <w:rFonts w:cs="Arial"/>
          <w:i/>
          <w:iCs/>
          <w:noProof/>
          <w:szCs w:val="24"/>
          <w:lang w:val="en-US"/>
        </w:rPr>
        <w:t>Neurology</w:t>
      </w:r>
      <w:r w:rsidRPr="009A0516">
        <w:rPr>
          <w:rFonts w:cs="Arial"/>
          <w:noProof/>
          <w:szCs w:val="24"/>
          <w:lang w:val="en-US"/>
        </w:rPr>
        <w:t xml:space="preserve"> 2011; </w:t>
      </w:r>
      <w:r w:rsidRPr="009A0516">
        <w:rPr>
          <w:rFonts w:cs="Arial"/>
          <w:b/>
          <w:bCs/>
          <w:noProof/>
          <w:szCs w:val="24"/>
          <w:lang w:val="en-US"/>
        </w:rPr>
        <w:t>77</w:t>
      </w:r>
      <w:r w:rsidRPr="009A0516">
        <w:rPr>
          <w:rFonts w:cs="Arial"/>
          <w:noProof/>
          <w:szCs w:val="24"/>
          <w:lang w:val="en-US"/>
        </w:rPr>
        <w:t>: 564–72.</w:t>
      </w:r>
    </w:p>
    <w:p w14:paraId="370E06A7" w14:textId="77777777" w:rsidR="009A0516" w:rsidRPr="009A0516" w:rsidRDefault="009A0516" w:rsidP="009A0516">
      <w:pPr>
        <w:widowControl w:val="0"/>
        <w:autoSpaceDE w:val="0"/>
        <w:autoSpaceDN w:val="0"/>
        <w:adjustRightInd w:val="0"/>
        <w:spacing w:after="0" w:line="480" w:lineRule="auto"/>
        <w:ind w:left="640" w:hanging="640"/>
        <w:rPr>
          <w:rFonts w:cs="Arial"/>
          <w:noProof/>
          <w:szCs w:val="24"/>
          <w:lang w:val="en-US"/>
        </w:rPr>
      </w:pPr>
      <w:r w:rsidRPr="009A0516">
        <w:rPr>
          <w:rFonts w:cs="Arial"/>
          <w:noProof/>
          <w:szCs w:val="24"/>
          <w:lang w:val="en-US"/>
        </w:rPr>
        <w:t>7</w:t>
      </w:r>
      <w:r w:rsidRPr="009A0516">
        <w:rPr>
          <w:rFonts w:cs="Arial"/>
          <w:noProof/>
          <w:szCs w:val="24"/>
          <w:lang w:val="en-US"/>
        </w:rPr>
        <w:tab/>
        <w:t xml:space="preserve">Demartini B, Batla A, Petrochilos P, Fisher L, Edwards MJ, Joyce E. Multidisciplinary treatment for functional neurological symptoms: a prospective study. </w:t>
      </w:r>
      <w:r w:rsidRPr="009A0516">
        <w:rPr>
          <w:rFonts w:cs="Arial"/>
          <w:i/>
          <w:iCs/>
          <w:noProof/>
          <w:szCs w:val="24"/>
          <w:lang w:val="en-US"/>
        </w:rPr>
        <w:t>J Neurol</w:t>
      </w:r>
      <w:r w:rsidRPr="009A0516">
        <w:rPr>
          <w:rFonts w:cs="Arial"/>
          <w:noProof/>
          <w:szCs w:val="24"/>
          <w:lang w:val="en-US"/>
        </w:rPr>
        <w:t xml:space="preserve"> 2014; </w:t>
      </w:r>
      <w:r w:rsidRPr="009A0516">
        <w:rPr>
          <w:rFonts w:cs="Arial"/>
          <w:b/>
          <w:bCs/>
          <w:noProof/>
          <w:szCs w:val="24"/>
          <w:lang w:val="en-US"/>
        </w:rPr>
        <w:t>261</w:t>
      </w:r>
      <w:r w:rsidRPr="009A0516">
        <w:rPr>
          <w:rFonts w:cs="Arial"/>
          <w:noProof/>
          <w:szCs w:val="24"/>
          <w:lang w:val="en-US"/>
        </w:rPr>
        <w:t>: 2370–7.</w:t>
      </w:r>
    </w:p>
    <w:p w14:paraId="3021F735" w14:textId="77777777" w:rsidR="009A0516" w:rsidRPr="009A0516" w:rsidRDefault="009A0516" w:rsidP="009A0516">
      <w:pPr>
        <w:widowControl w:val="0"/>
        <w:autoSpaceDE w:val="0"/>
        <w:autoSpaceDN w:val="0"/>
        <w:adjustRightInd w:val="0"/>
        <w:spacing w:after="0" w:line="480" w:lineRule="auto"/>
        <w:ind w:left="640" w:hanging="640"/>
        <w:rPr>
          <w:rFonts w:cs="Arial"/>
          <w:noProof/>
          <w:szCs w:val="24"/>
          <w:lang w:val="en-US"/>
        </w:rPr>
      </w:pPr>
      <w:r w:rsidRPr="009A0516">
        <w:rPr>
          <w:rFonts w:cs="Arial"/>
          <w:noProof/>
          <w:szCs w:val="24"/>
          <w:lang w:val="en-US"/>
        </w:rPr>
        <w:t>8</w:t>
      </w:r>
      <w:r w:rsidRPr="009A0516">
        <w:rPr>
          <w:rFonts w:cs="Arial"/>
          <w:noProof/>
          <w:szCs w:val="24"/>
          <w:lang w:val="en-US"/>
        </w:rPr>
        <w:tab/>
        <w:t xml:space="preserve">McCormack R, Moriarty J, Mellers JD, </w:t>
      </w:r>
      <w:r w:rsidRPr="009A0516">
        <w:rPr>
          <w:rFonts w:cs="Arial"/>
          <w:i/>
          <w:iCs/>
          <w:noProof/>
          <w:szCs w:val="24"/>
          <w:lang w:val="en-US"/>
        </w:rPr>
        <w:t>et al.</w:t>
      </w:r>
      <w:r w:rsidRPr="009A0516">
        <w:rPr>
          <w:rFonts w:cs="Arial"/>
          <w:noProof/>
          <w:szCs w:val="24"/>
          <w:lang w:val="en-US"/>
        </w:rPr>
        <w:t xml:space="preserve"> Specialist inpatient treatment for severe motor conversion disorder: a retrospective comparative study. </w:t>
      </w:r>
      <w:r w:rsidRPr="009A0516">
        <w:rPr>
          <w:rFonts w:cs="Arial"/>
          <w:i/>
          <w:iCs/>
          <w:noProof/>
          <w:szCs w:val="24"/>
          <w:lang w:val="en-US"/>
        </w:rPr>
        <w:t>J Neurol Neurosurg Psychiatry</w:t>
      </w:r>
      <w:r w:rsidRPr="009A0516">
        <w:rPr>
          <w:rFonts w:cs="Arial"/>
          <w:noProof/>
          <w:szCs w:val="24"/>
          <w:lang w:val="en-US"/>
        </w:rPr>
        <w:t xml:space="preserve"> 2013; </w:t>
      </w:r>
      <w:r w:rsidRPr="009A0516">
        <w:rPr>
          <w:rFonts w:cs="Arial"/>
          <w:b/>
          <w:bCs/>
          <w:noProof/>
          <w:szCs w:val="24"/>
          <w:lang w:val="en-US"/>
        </w:rPr>
        <w:t>85</w:t>
      </w:r>
      <w:r w:rsidRPr="009A0516">
        <w:rPr>
          <w:rFonts w:cs="Arial"/>
          <w:noProof/>
          <w:szCs w:val="24"/>
          <w:lang w:val="en-US"/>
        </w:rPr>
        <w:t>: 895–900.</w:t>
      </w:r>
    </w:p>
    <w:p w14:paraId="22156B1F" w14:textId="77777777" w:rsidR="009A0516" w:rsidRPr="009A0516" w:rsidRDefault="009A0516" w:rsidP="009A0516">
      <w:pPr>
        <w:widowControl w:val="0"/>
        <w:autoSpaceDE w:val="0"/>
        <w:autoSpaceDN w:val="0"/>
        <w:adjustRightInd w:val="0"/>
        <w:spacing w:after="0" w:line="480" w:lineRule="auto"/>
        <w:ind w:left="640" w:hanging="640"/>
        <w:rPr>
          <w:rFonts w:cs="Arial"/>
          <w:noProof/>
          <w:szCs w:val="24"/>
          <w:lang w:val="en-US"/>
        </w:rPr>
      </w:pPr>
      <w:r w:rsidRPr="009A0516">
        <w:rPr>
          <w:rFonts w:cs="Arial"/>
          <w:noProof/>
          <w:szCs w:val="24"/>
          <w:lang w:val="en-US"/>
        </w:rPr>
        <w:t>9</w:t>
      </w:r>
      <w:r w:rsidRPr="009A0516">
        <w:rPr>
          <w:rFonts w:cs="Arial"/>
          <w:noProof/>
          <w:szCs w:val="24"/>
          <w:lang w:val="en-US"/>
        </w:rPr>
        <w:tab/>
        <w:t xml:space="preserve">Hubschmid M, Aybek S, Maccaferri GE, </w:t>
      </w:r>
      <w:r w:rsidRPr="009A0516">
        <w:rPr>
          <w:rFonts w:cs="Arial"/>
          <w:i/>
          <w:iCs/>
          <w:noProof/>
          <w:szCs w:val="24"/>
          <w:lang w:val="en-US"/>
        </w:rPr>
        <w:t>et al.</w:t>
      </w:r>
      <w:r w:rsidRPr="009A0516">
        <w:rPr>
          <w:rFonts w:cs="Arial"/>
          <w:noProof/>
          <w:szCs w:val="24"/>
          <w:lang w:val="en-US"/>
        </w:rPr>
        <w:t xml:space="preserve"> Efficacy of brief interdisciplinary psychotherapeutic intervention for motor conversion disorder and nonepileptic attacks. </w:t>
      </w:r>
      <w:r w:rsidRPr="009A0516">
        <w:rPr>
          <w:rFonts w:cs="Arial"/>
          <w:i/>
          <w:iCs/>
          <w:noProof/>
          <w:szCs w:val="24"/>
          <w:lang w:val="en-US"/>
        </w:rPr>
        <w:t>Gen Hosp Psychiatry</w:t>
      </w:r>
      <w:r w:rsidRPr="009A0516">
        <w:rPr>
          <w:rFonts w:cs="Arial"/>
          <w:noProof/>
          <w:szCs w:val="24"/>
          <w:lang w:val="en-US"/>
        </w:rPr>
        <w:t xml:space="preserve"> 2015; </w:t>
      </w:r>
      <w:r w:rsidRPr="009A0516">
        <w:rPr>
          <w:rFonts w:cs="Arial"/>
          <w:b/>
          <w:bCs/>
          <w:noProof/>
          <w:szCs w:val="24"/>
          <w:lang w:val="en-US"/>
        </w:rPr>
        <w:t>37</w:t>
      </w:r>
      <w:r w:rsidRPr="009A0516">
        <w:rPr>
          <w:rFonts w:cs="Arial"/>
          <w:noProof/>
          <w:szCs w:val="24"/>
          <w:lang w:val="en-US"/>
        </w:rPr>
        <w:t>: 448–55.</w:t>
      </w:r>
    </w:p>
    <w:p w14:paraId="2ABB46F3" w14:textId="77777777" w:rsidR="009A0516" w:rsidRPr="009A0516" w:rsidRDefault="009A0516" w:rsidP="009A0516">
      <w:pPr>
        <w:widowControl w:val="0"/>
        <w:autoSpaceDE w:val="0"/>
        <w:autoSpaceDN w:val="0"/>
        <w:adjustRightInd w:val="0"/>
        <w:spacing w:after="0" w:line="480" w:lineRule="auto"/>
        <w:ind w:left="640" w:hanging="640"/>
        <w:rPr>
          <w:rFonts w:cs="Arial"/>
          <w:noProof/>
          <w:szCs w:val="24"/>
          <w:lang w:val="en-US"/>
        </w:rPr>
      </w:pPr>
      <w:r w:rsidRPr="009A0516">
        <w:rPr>
          <w:rFonts w:cs="Arial"/>
          <w:noProof/>
          <w:szCs w:val="24"/>
          <w:lang w:val="en-US"/>
        </w:rPr>
        <w:t>10</w:t>
      </w:r>
      <w:r w:rsidRPr="009A0516">
        <w:rPr>
          <w:rFonts w:cs="Arial"/>
          <w:noProof/>
          <w:szCs w:val="24"/>
          <w:lang w:val="en-US"/>
        </w:rPr>
        <w:tab/>
        <w:t xml:space="preserve">Kompoliti K, Wilson B, Stebbins G, Bernard B, Hinson V. Immediate vs. delayed treatment of psychogenic movement disorders with short term psychodynamic psychotherapy: randomized clinical trial. </w:t>
      </w:r>
      <w:r w:rsidRPr="009A0516">
        <w:rPr>
          <w:rFonts w:cs="Arial"/>
          <w:i/>
          <w:iCs/>
          <w:noProof/>
          <w:szCs w:val="24"/>
          <w:lang w:val="en-US"/>
        </w:rPr>
        <w:t>Park Relat Disord</w:t>
      </w:r>
      <w:r w:rsidRPr="009A0516">
        <w:rPr>
          <w:rFonts w:cs="Arial"/>
          <w:noProof/>
          <w:szCs w:val="24"/>
          <w:lang w:val="en-US"/>
        </w:rPr>
        <w:t xml:space="preserve"> 2014; </w:t>
      </w:r>
      <w:r w:rsidRPr="009A0516">
        <w:rPr>
          <w:rFonts w:cs="Arial"/>
          <w:b/>
          <w:bCs/>
          <w:noProof/>
          <w:szCs w:val="24"/>
          <w:lang w:val="en-US"/>
        </w:rPr>
        <w:t>20</w:t>
      </w:r>
      <w:r w:rsidRPr="009A0516">
        <w:rPr>
          <w:rFonts w:cs="Arial"/>
          <w:noProof/>
          <w:szCs w:val="24"/>
          <w:lang w:val="en-US"/>
        </w:rPr>
        <w:t>: 60–3.</w:t>
      </w:r>
    </w:p>
    <w:p w14:paraId="6D9DA514" w14:textId="77777777" w:rsidR="009A0516" w:rsidRPr="009A0516" w:rsidRDefault="009A0516" w:rsidP="009A0516">
      <w:pPr>
        <w:widowControl w:val="0"/>
        <w:autoSpaceDE w:val="0"/>
        <w:autoSpaceDN w:val="0"/>
        <w:adjustRightInd w:val="0"/>
        <w:spacing w:after="0" w:line="480" w:lineRule="auto"/>
        <w:ind w:left="640" w:hanging="640"/>
        <w:rPr>
          <w:rFonts w:cs="Arial"/>
          <w:noProof/>
          <w:szCs w:val="24"/>
          <w:lang w:val="en-US"/>
        </w:rPr>
      </w:pPr>
      <w:r w:rsidRPr="009A0516">
        <w:rPr>
          <w:rFonts w:cs="Arial"/>
          <w:noProof/>
          <w:szCs w:val="24"/>
          <w:lang w:val="en-US"/>
        </w:rPr>
        <w:lastRenderedPageBreak/>
        <w:t>11</w:t>
      </w:r>
      <w:r w:rsidRPr="009A0516">
        <w:rPr>
          <w:rFonts w:cs="Arial"/>
          <w:noProof/>
          <w:szCs w:val="24"/>
          <w:lang w:val="en-US"/>
        </w:rPr>
        <w:tab/>
        <w:t xml:space="preserve">Stone J, Hoeritzauer I, Brown K, Carson A. Therapeutic sedation for functional (psychogenic) neurological symptoms. </w:t>
      </w:r>
      <w:r w:rsidRPr="009A0516">
        <w:rPr>
          <w:rFonts w:cs="Arial"/>
          <w:i/>
          <w:iCs/>
          <w:noProof/>
          <w:szCs w:val="24"/>
          <w:lang w:val="en-US"/>
        </w:rPr>
        <w:t>J Psychosom Res</w:t>
      </w:r>
      <w:r w:rsidRPr="009A0516">
        <w:rPr>
          <w:rFonts w:cs="Arial"/>
          <w:noProof/>
          <w:szCs w:val="24"/>
          <w:lang w:val="en-US"/>
        </w:rPr>
        <w:t xml:space="preserve"> 2014; </w:t>
      </w:r>
      <w:r w:rsidRPr="009A0516">
        <w:rPr>
          <w:rFonts w:cs="Arial"/>
          <w:b/>
          <w:bCs/>
          <w:noProof/>
          <w:szCs w:val="24"/>
          <w:lang w:val="en-US"/>
        </w:rPr>
        <w:t>76</w:t>
      </w:r>
      <w:r w:rsidRPr="009A0516">
        <w:rPr>
          <w:rFonts w:cs="Arial"/>
          <w:noProof/>
          <w:szCs w:val="24"/>
          <w:lang w:val="en-US"/>
        </w:rPr>
        <w:t>: 165–8.</w:t>
      </w:r>
    </w:p>
    <w:p w14:paraId="53D2D112" w14:textId="77777777" w:rsidR="009A0516" w:rsidRPr="009A0516" w:rsidRDefault="009A0516" w:rsidP="009A0516">
      <w:pPr>
        <w:widowControl w:val="0"/>
        <w:autoSpaceDE w:val="0"/>
        <w:autoSpaceDN w:val="0"/>
        <w:adjustRightInd w:val="0"/>
        <w:spacing w:after="0" w:line="480" w:lineRule="auto"/>
        <w:ind w:left="640" w:hanging="640"/>
        <w:rPr>
          <w:rFonts w:cs="Arial"/>
          <w:noProof/>
          <w:szCs w:val="24"/>
          <w:lang w:val="en-US"/>
        </w:rPr>
      </w:pPr>
      <w:r w:rsidRPr="009A0516">
        <w:rPr>
          <w:rFonts w:cs="Arial"/>
          <w:noProof/>
          <w:szCs w:val="24"/>
          <w:lang w:val="en-US"/>
        </w:rPr>
        <w:t>12</w:t>
      </w:r>
      <w:r w:rsidRPr="009A0516">
        <w:rPr>
          <w:rFonts w:cs="Arial"/>
          <w:noProof/>
          <w:szCs w:val="24"/>
          <w:lang w:val="en-US"/>
        </w:rPr>
        <w:tab/>
        <w:t xml:space="preserve">Hinson VK, Cubo E, Comella CL, Goetz CG, Leurgans S. Rating scale for psychogenic movement disorders: scale development and clinimetric testing. </w:t>
      </w:r>
      <w:r w:rsidRPr="009A0516">
        <w:rPr>
          <w:rFonts w:cs="Arial"/>
          <w:i/>
          <w:iCs/>
          <w:noProof/>
          <w:szCs w:val="24"/>
          <w:lang w:val="en-US"/>
        </w:rPr>
        <w:t>Mov Disord</w:t>
      </w:r>
      <w:r w:rsidRPr="009A0516">
        <w:rPr>
          <w:rFonts w:cs="Arial"/>
          <w:noProof/>
          <w:szCs w:val="24"/>
          <w:lang w:val="en-US"/>
        </w:rPr>
        <w:t xml:space="preserve"> 2005; </w:t>
      </w:r>
      <w:r w:rsidRPr="009A0516">
        <w:rPr>
          <w:rFonts w:cs="Arial"/>
          <w:b/>
          <w:bCs/>
          <w:noProof/>
          <w:szCs w:val="24"/>
          <w:lang w:val="en-US"/>
        </w:rPr>
        <w:t>20</w:t>
      </w:r>
      <w:r w:rsidRPr="009A0516">
        <w:rPr>
          <w:rFonts w:cs="Arial"/>
          <w:noProof/>
          <w:szCs w:val="24"/>
          <w:lang w:val="en-US"/>
        </w:rPr>
        <w:t>: 1592–7.</w:t>
      </w:r>
    </w:p>
    <w:p w14:paraId="59AB9374" w14:textId="77777777" w:rsidR="009A0516" w:rsidRPr="009A0516" w:rsidRDefault="009A0516" w:rsidP="009A0516">
      <w:pPr>
        <w:widowControl w:val="0"/>
        <w:autoSpaceDE w:val="0"/>
        <w:autoSpaceDN w:val="0"/>
        <w:adjustRightInd w:val="0"/>
        <w:spacing w:after="0" w:line="480" w:lineRule="auto"/>
        <w:ind w:left="640" w:hanging="640"/>
        <w:rPr>
          <w:rFonts w:cs="Arial"/>
          <w:noProof/>
          <w:szCs w:val="24"/>
          <w:lang w:val="en-US"/>
        </w:rPr>
      </w:pPr>
      <w:r w:rsidRPr="009A0516">
        <w:rPr>
          <w:rFonts w:cs="Arial"/>
          <w:noProof/>
          <w:szCs w:val="24"/>
          <w:lang w:val="en-US"/>
        </w:rPr>
        <w:t>13</w:t>
      </w:r>
      <w:r w:rsidRPr="009A0516">
        <w:rPr>
          <w:rFonts w:cs="Arial"/>
          <w:noProof/>
          <w:szCs w:val="24"/>
          <w:lang w:val="en-US"/>
        </w:rPr>
        <w:tab/>
        <w:t xml:space="preserve">Merello M, Ballesteros D, Rossi M, </w:t>
      </w:r>
      <w:r w:rsidRPr="009A0516">
        <w:rPr>
          <w:rFonts w:cs="Arial"/>
          <w:i/>
          <w:iCs/>
          <w:noProof/>
          <w:szCs w:val="24"/>
          <w:lang w:val="en-US"/>
        </w:rPr>
        <w:t>et al.</w:t>
      </w:r>
      <w:r w:rsidRPr="009A0516">
        <w:rPr>
          <w:rFonts w:cs="Arial"/>
          <w:noProof/>
          <w:szCs w:val="24"/>
          <w:lang w:val="en-US"/>
        </w:rPr>
        <w:t xml:space="preserve"> Lack of maintenance of gait pattern as measured by instrumental methods suggests psychogenic gait. </w:t>
      </w:r>
      <w:r w:rsidRPr="009A0516">
        <w:rPr>
          <w:rFonts w:cs="Arial"/>
          <w:i/>
          <w:iCs/>
          <w:noProof/>
          <w:szCs w:val="24"/>
          <w:lang w:val="en-US"/>
        </w:rPr>
        <w:t>Funct Neurol</w:t>
      </w:r>
      <w:r w:rsidRPr="009A0516">
        <w:rPr>
          <w:rFonts w:cs="Arial"/>
          <w:noProof/>
          <w:szCs w:val="24"/>
          <w:lang w:val="en-US"/>
        </w:rPr>
        <w:t xml:space="preserve"> 2012; </w:t>
      </w:r>
      <w:r w:rsidRPr="009A0516">
        <w:rPr>
          <w:rFonts w:cs="Arial"/>
          <w:b/>
          <w:bCs/>
          <w:noProof/>
          <w:szCs w:val="24"/>
          <w:lang w:val="en-US"/>
        </w:rPr>
        <w:t>27</w:t>
      </w:r>
      <w:r w:rsidRPr="009A0516">
        <w:rPr>
          <w:rFonts w:cs="Arial"/>
          <w:noProof/>
          <w:szCs w:val="24"/>
          <w:lang w:val="en-US"/>
        </w:rPr>
        <w:t>: 217–24.</w:t>
      </w:r>
    </w:p>
    <w:p w14:paraId="2644A2E8" w14:textId="77777777" w:rsidR="009A0516" w:rsidRPr="009A0516" w:rsidRDefault="009A0516" w:rsidP="009A0516">
      <w:pPr>
        <w:widowControl w:val="0"/>
        <w:autoSpaceDE w:val="0"/>
        <w:autoSpaceDN w:val="0"/>
        <w:adjustRightInd w:val="0"/>
        <w:spacing w:after="0" w:line="480" w:lineRule="auto"/>
        <w:ind w:left="640" w:hanging="640"/>
        <w:rPr>
          <w:rFonts w:cs="Arial"/>
          <w:noProof/>
          <w:szCs w:val="24"/>
          <w:lang w:val="en-US"/>
        </w:rPr>
      </w:pPr>
      <w:r w:rsidRPr="009A0516">
        <w:rPr>
          <w:rFonts w:cs="Arial"/>
          <w:noProof/>
          <w:szCs w:val="24"/>
          <w:lang w:val="en-US"/>
        </w:rPr>
        <w:t>14</w:t>
      </w:r>
      <w:r w:rsidRPr="009A0516">
        <w:rPr>
          <w:rFonts w:cs="Arial"/>
          <w:noProof/>
          <w:szCs w:val="24"/>
          <w:lang w:val="en-US"/>
        </w:rPr>
        <w:tab/>
        <w:t xml:space="preserve">Edwards MJ, Stone J, Lang AE. From psychogenic movement disorder to functional movement disorder: It’s time to change the name. </w:t>
      </w:r>
      <w:r w:rsidRPr="009A0516">
        <w:rPr>
          <w:rFonts w:cs="Arial"/>
          <w:i/>
          <w:iCs/>
          <w:noProof/>
          <w:szCs w:val="24"/>
          <w:lang w:val="en-US"/>
        </w:rPr>
        <w:t>Mov Disord</w:t>
      </w:r>
      <w:r w:rsidRPr="009A0516">
        <w:rPr>
          <w:rFonts w:cs="Arial"/>
          <w:noProof/>
          <w:szCs w:val="24"/>
          <w:lang w:val="en-US"/>
        </w:rPr>
        <w:t xml:space="preserve"> 2014; </w:t>
      </w:r>
      <w:r w:rsidRPr="009A0516">
        <w:rPr>
          <w:rFonts w:cs="Arial"/>
          <w:b/>
          <w:bCs/>
          <w:noProof/>
          <w:szCs w:val="24"/>
          <w:lang w:val="en-US"/>
        </w:rPr>
        <w:t>29</w:t>
      </w:r>
      <w:r w:rsidRPr="009A0516">
        <w:rPr>
          <w:rFonts w:cs="Arial"/>
          <w:noProof/>
          <w:szCs w:val="24"/>
          <w:lang w:val="en-US"/>
        </w:rPr>
        <w:t>: 849–52.</w:t>
      </w:r>
    </w:p>
    <w:p w14:paraId="322A68FC" w14:textId="75784642" w:rsidR="009A0516" w:rsidRPr="009A0516" w:rsidRDefault="009A0516" w:rsidP="009A0516">
      <w:pPr>
        <w:widowControl w:val="0"/>
        <w:autoSpaceDE w:val="0"/>
        <w:autoSpaceDN w:val="0"/>
        <w:adjustRightInd w:val="0"/>
        <w:spacing w:after="0" w:line="480" w:lineRule="auto"/>
        <w:ind w:left="640" w:hanging="640"/>
        <w:rPr>
          <w:rFonts w:cs="Arial"/>
          <w:noProof/>
          <w:szCs w:val="24"/>
          <w:lang w:val="en-US"/>
        </w:rPr>
      </w:pPr>
      <w:r w:rsidRPr="009A0516">
        <w:rPr>
          <w:rFonts w:cs="Arial"/>
          <w:noProof/>
          <w:szCs w:val="24"/>
          <w:lang w:val="en-US"/>
        </w:rPr>
        <w:t>15</w:t>
      </w:r>
      <w:r w:rsidRPr="009A0516">
        <w:rPr>
          <w:rFonts w:cs="Arial"/>
          <w:noProof/>
          <w:szCs w:val="24"/>
          <w:lang w:val="en-US"/>
        </w:rPr>
        <w:tab/>
        <w:t xml:space="preserve">Nielsen G, Buszewicz M, Stevenson F, </w:t>
      </w:r>
      <w:r w:rsidRPr="009A0516">
        <w:rPr>
          <w:rFonts w:cs="Arial"/>
          <w:i/>
          <w:iCs/>
          <w:noProof/>
          <w:szCs w:val="24"/>
          <w:lang w:val="en-US"/>
        </w:rPr>
        <w:t>et al.</w:t>
      </w:r>
      <w:r w:rsidR="00D958FA">
        <w:rPr>
          <w:rFonts w:cs="Arial"/>
          <w:noProof/>
          <w:szCs w:val="24"/>
          <w:lang w:val="en-US"/>
        </w:rPr>
        <w:t xml:space="preserve"> Randomised feasibility study of physiotherapy for p</w:t>
      </w:r>
      <w:r w:rsidRPr="009A0516">
        <w:rPr>
          <w:rFonts w:cs="Arial"/>
          <w:noProof/>
          <w:szCs w:val="24"/>
          <w:lang w:val="en-US"/>
        </w:rPr>
        <w:t>atients wit</w:t>
      </w:r>
      <w:r w:rsidR="00D958FA">
        <w:rPr>
          <w:rFonts w:cs="Arial"/>
          <w:noProof/>
          <w:szCs w:val="24"/>
          <w:lang w:val="en-US"/>
        </w:rPr>
        <w:t>h functional motor s</w:t>
      </w:r>
      <w:r w:rsidRPr="009A0516">
        <w:rPr>
          <w:rFonts w:cs="Arial"/>
          <w:noProof/>
          <w:szCs w:val="24"/>
          <w:lang w:val="en-US"/>
        </w:rPr>
        <w:t xml:space="preserve">ymptoms. </w:t>
      </w:r>
      <w:r w:rsidRPr="009A0516">
        <w:rPr>
          <w:rFonts w:cs="Arial"/>
          <w:i/>
          <w:iCs/>
          <w:noProof/>
          <w:szCs w:val="24"/>
          <w:lang w:val="en-US"/>
        </w:rPr>
        <w:t>J Neurol Neurosurg Psychiatry</w:t>
      </w:r>
      <w:r w:rsidRPr="009A0516">
        <w:rPr>
          <w:rFonts w:cs="Arial"/>
          <w:noProof/>
          <w:szCs w:val="24"/>
          <w:lang w:val="en-US"/>
        </w:rPr>
        <w:t xml:space="preserve"> 2016; </w:t>
      </w:r>
      <w:r w:rsidRPr="009A0516">
        <w:rPr>
          <w:rFonts w:cs="Arial"/>
          <w:b/>
          <w:bCs/>
          <w:noProof/>
          <w:szCs w:val="24"/>
          <w:lang w:val="en-US"/>
        </w:rPr>
        <w:t>online fir</w:t>
      </w:r>
      <w:r w:rsidR="00D958FA">
        <w:rPr>
          <w:rFonts w:cs="Arial"/>
          <w:b/>
          <w:bCs/>
          <w:noProof/>
          <w:szCs w:val="24"/>
          <w:lang w:val="en-US"/>
        </w:rPr>
        <w:t>st</w:t>
      </w:r>
      <w:r w:rsidRPr="009A0516">
        <w:rPr>
          <w:rFonts w:cs="Arial"/>
          <w:noProof/>
          <w:szCs w:val="24"/>
          <w:lang w:val="en-US"/>
        </w:rPr>
        <w:t>: jnnp-2016-314408.</w:t>
      </w:r>
    </w:p>
    <w:p w14:paraId="200A690F" w14:textId="77777777" w:rsidR="009A0516" w:rsidRPr="009A0516" w:rsidRDefault="009A0516" w:rsidP="009A0516">
      <w:pPr>
        <w:widowControl w:val="0"/>
        <w:autoSpaceDE w:val="0"/>
        <w:autoSpaceDN w:val="0"/>
        <w:adjustRightInd w:val="0"/>
        <w:spacing w:after="0" w:line="480" w:lineRule="auto"/>
        <w:ind w:left="640" w:hanging="640"/>
        <w:rPr>
          <w:rFonts w:cs="Arial"/>
          <w:noProof/>
          <w:szCs w:val="24"/>
          <w:lang w:val="en-US"/>
        </w:rPr>
      </w:pPr>
      <w:r w:rsidRPr="009A0516">
        <w:rPr>
          <w:rFonts w:cs="Arial"/>
          <w:noProof/>
          <w:szCs w:val="24"/>
          <w:lang w:val="en-US"/>
        </w:rPr>
        <w:t>16</w:t>
      </w:r>
      <w:r w:rsidRPr="009A0516">
        <w:rPr>
          <w:rFonts w:cs="Arial"/>
          <w:noProof/>
          <w:szCs w:val="24"/>
          <w:lang w:val="en-US"/>
        </w:rPr>
        <w:tab/>
        <w:t xml:space="preserve">Fahn S, Williams DT. Psychogenic dystonia. </w:t>
      </w:r>
      <w:r w:rsidRPr="009A0516">
        <w:rPr>
          <w:rFonts w:cs="Arial"/>
          <w:i/>
          <w:iCs/>
          <w:noProof/>
          <w:szCs w:val="24"/>
          <w:lang w:val="en-US"/>
        </w:rPr>
        <w:t>Adv Neurol</w:t>
      </w:r>
      <w:r w:rsidRPr="009A0516">
        <w:rPr>
          <w:rFonts w:cs="Arial"/>
          <w:noProof/>
          <w:szCs w:val="24"/>
          <w:lang w:val="en-US"/>
        </w:rPr>
        <w:t xml:space="preserve"> 1988; </w:t>
      </w:r>
      <w:r w:rsidRPr="009A0516">
        <w:rPr>
          <w:rFonts w:cs="Arial"/>
          <w:b/>
          <w:bCs/>
          <w:noProof/>
          <w:szCs w:val="24"/>
          <w:lang w:val="en-US"/>
        </w:rPr>
        <w:t>50</w:t>
      </w:r>
      <w:r w:rsidRPr="009A0516">
        <w:rPr>
          <w:rFonts w:cs="Arial"/>
          <w:noProof/>
          <w:szCs w:val="24"/>
          <w:lang w:val="en-US"/>
        </w:rPr>
        <w:t>: 431–55.</w:t>
      </w:r>
    </w:p>
    <w:p w14:paraId="4A6D324D" w14:textId="77777777" w:rsidR="009A0516" w:rsidRPr="009A0516" w:rsidRDefault="009A0516" w:rsidP="009A0516">
      <w:pPr>
        <w:widowControl w:val="0"/>
        <w:autoSpaceDE w:val="0"/>
        <w:autoSpaceDN w:val="0"/>
        <w:adjustRightInd w:val="0"/>
        <w:spacing w:after="0" w:line="480" w:lineRule="auto"/>
        <w:ind w:left="640" w:hanging="640"/>
        <w:rPr>
          <w:rFonts w:cs="Arial"/>
          <w:noProof/>
          <w:szCs w:val="24"/>
          <w:lang w:val="en-US"/>
        </w:rPr>
      </w:pPr>
      <w:r w:rsidRPr="009A0516">
        <w:rPr>
          <w:rFonts w:cs="Arial"/>
          <w:noProof/>
          <w:szCs w:val="24"/>
          <w:lang w:val="en-US"/>
        </w:rPr>
        <w:t>17</w:t>
      </w:r>
      <w:r w:rsidRPr="009A0516">
        <w:rPr>
          <w:rFonts w:cs="Arial"/>
          <w:noProof/>
          <w:szCs w:val="24"/>
          <w:lang w:val="en-US"/>
        </w:rPr>
        <w:tab/>
        <w:t xml:space="preserve">McHorney CA, Ware JE, Raczek AE. The MOS 36-Item Short-Form Health Survey (SF-36): II. Psychometric and clinical tests of validity in measuring physical and mental health constructs. </w:t>
      </w:r>
      <w:r w:rsidRPr="009A0516">
        <w:rPr>
          <w:rFonts w:cs="Arial"/>
          <w:i/>
          <w:iCs/>
          <w:noProof/>
          <w:szCs w:val="24"/>
          <w:lang w:val="en-US"/>
        </w:rPr>
        <w:t>Med Care</w:t>
      </w:r>
      <w:r w:rsidRPr="009A0516">
        <w:rPr>
          <w:rFonts w:cs="Arial"/>
          <w:noProof/>
          <w:szCs w:val="24"/>
          <w:lang w:val="en-US"/>
        </w:rPr>
        <w:t xml:space="preserve"> 1993; </w:t>
      </w:r>
      <w:r w:rsidRPr="009A0516">
        <w:rPr>
          <w:rFonts w:cs="Arial"/>
          <w:b/>
          <w:bCs/>
          <w:noProof/>
          <w:szCs w:val="24"/>
          <w:lang w:val="en-US"/>
        </w:rPr>
        <w:t>31</w:t>
      </w:r>
      <w:r w:rsidRPr="009A0516">
        <w:rPr>
          <w:rFonts w:cs="Arial"/>
          <w:noProof/>
          <w:szCs w:val="24"/>
          <w:lang w:val="en-US"/>
        </w:rPr>
        <w:t>: 247–63.</w:t>
      </w:r>
    </w:p>
    <w:p w14:paraId="5A2F833F" w14:textId="77777777" w:rsidR="009A0516" w:rsidRPr="009A0516" w:rsidRDefault="009A0516" w:rsidP="009A0516">
      <w:pPr>
        <w:widowControl w:val="0"/>
        <w:autoSpaceDE w:val="0"/>
        <w:autoSpaceDN w:val="0"/>
        <w:adjustRightInd w:val="0"/>
        <w:spacing w:after="0" w:line="480" w:lineRule="auto"/>
        <w:ind w:left="640" w:hanging="640"/>
        <w:rPr>
          <w:rFonts w:cs="Arial"/>
          <w:noProof/>
          <w:szCs w:val="24"/>
          <w:lang w:val="en-US"/>
        </w:rPr>
      </w:pPr>
      <w:r w:rsidRPr="009A0516">
        <w:rPr>
          <w:rFonts w:cs="Arial"/>
          <w:noProof/>
          <w:szCs w:val="24"/>
          <w:lang w:val="en-US"/>
        </w:rPr>
        <w:t>18</w:t>
      </w:r>
      <w:r w:rsidRPr="009A0516">
        <w:rPr>
          <w:rFonts w:cs="Arial"/>
          <w:noProof/>
          <w:szCs w:val="24"/>
          <w:lang w:val="en-US"/>
        </w:rPr>
        <w:tab/>
        <w:t xml:space="preserve">Bonett DG. Sample size requirements for estimating intraclass correlations with desired precision. </w:t>
      </w:r>
      <w:r w:rsidRPr="009A0516">
        <w:rPr>
          <w:rFonts w:cs="Arial"/>
          <w:i/>
          <w:iCs/>
          <w:noProof/>
          <w:szCs w:val="24"/>
          <w:lang w:val="en-US"/>
        </w:rPr>
        <w:t>Stat Med</w:t>
      </w:r>
      <w:r w:rsidRPr="009A0516">
        <w:rPr>
          <w:rFonts w:cs="Arial"/>
          <w:noProof/>
          <w:szCs w:val="24"/>
          <w:lang w:val="en-US"/>
        </w:rPr>
        <w:t xml:space="preserve"> 2002; </w:t>
      </w:r>
      <w:r w:rsidRPr="009A0516">
        <w:rPr>
          <w:rFonts w:cs="Arial"/>
          <w:b/>
          <w:bCs/>
          <w:noProof/>
          <w:szCs w:val="24"/>
          <w:lang w:val="en-US"/>
        </w:rPr>
        <w:t>21</w:t>
      </w:r>
      <w:r w:rsidRPr="009A0516">
        <w:rPr>
          <w:rFonts w:cs="Arial"/>
          <w:noProof/>
          <w:szCs w:val="24"/>
          <w:lang w:val="en-US"/>
        </w:rPr>
        <w:t>: 1331–5.</w:t>
      </w:r>
    </w:p>
    <w:p w14:paraId="6BCAE878" w14:textId="3B7161A5" w:rsidR="009A0516" w:rsidRPr="009A0516" w:rsidRDefault="00D958FA" w:rsidP="009A0516">
      <w:pPr>
        <w:widowControl w:val="0"/>
        <w:autoSpaceDE w:val="0"/>
        <w:autoSpaceDN w:val="0"/>
        <w:adjustRightInd w:val="0"/>
        <w:spacing w:after="0" w:line="480" w:lineRule="auto"/>
        <w:ind w:left="640" w:hanging="640"/>
        <w:rPr>
          <w:rFonts w:cs="Arial"/>
          <w:noProof/>
          <w:szCs w:val="24"/>
          <w:lang w:val="en-US"/>
        </w:rPr>
      </w:pPr>
      <w:r>
        <w:rPr>
          <w:rFonts w:cs="Arial"/>
          <w:noProof/>
          <w:szCs w:val="24"/>
          <w:lang w:val="en-US"/>
        </w:rPr>
        <w:t>19</w:t>
      </w:r>
      <w:r>
        <w:rPr>
          <w:rFonts w:cs="Arial"/>
          <w:noProof/>
          <w:szCs w:val="24"/>
          <w:lang w:val="en-US"/>
        </w:rPr>
        <w:tab/>
        <w:t>Hallgren KA. Computing inter-rater reliability for observational data: an overview and t</w:t>
      </w:r>
      <w:r w:rsidR="009A0516" w:rsidRPr="009A0516">
        <w:rPr>
          <w:rFonts w:cs="Arial"/>
          <w:noProof/>
          <w:szCs w:val="24"/>
          <w:lang w:val="en-US"/>
        </w:rPr>
        <w:t xml:space="preserve">utorial. </w:t>
      </w:r>
      <w:r w:rsidR="009A0516" w:rsidRPr="009A0516">
        <w:rPr>
          <w:rFonts w:cs="Arial"/>
          <w:i/>
          <w:iCs/>
          <w:noProof/>
          <w:szCs w:val="24"/>
          <w:lang w:val="en-US"/>
        </w:rPr>
        <w:t>Tutor Quant Methods Psychol</w:t>
      </w:r>
      <w:r w:rsidR="009A0516" w:rsidRPr="009A0516">
        <w:rPr>
          <w:rFonts w:cs="Arial"/>
          <w:noProof/>
          <w:szCs w:val="24"/>
          <w:lang w:val="en-US"/>
        </w:rPr>
        <w:t xml:space="preserve"> 2012; </w:t>
      </w:r>
      <w:r w:rsidR="009A0516" w:rsidRPr="009A0516">
        <w:rPr>
          <w:rFonts w:cs="Arial"/>
          <w:b/>
          <w:bCs/>
          <w:noProof/>
          <w:szCs w:val="24"/>
          <w:lang w:val="en-US"/>
        </w:rPr>
        <w:t>8</w:t>
      </w:r>
      <w:r w:rsidR="009A0516" w:rsidRPr="009A0516">
        <w:rPr>
          <w:rFonts w:cs="Arial"/>
          <w:noProof/>
          <w:szCs w:val="24"/>
          <w:lang w:val="en-US"/>
        </w:rPr>
        <w:t>: 23–34.</w:t>
      </w:r>
    </w:p>
    <w:p w14:paraId="6245229A" w14:textId="77777777" w:rsidR="009A0516" w:rsidRPr="009A0516" w:rsidRDefault="009A0516" w:rsidP="009A0516">
      <w:pPr>
        <w:widowControl w:val="0"/>
        <w:autoSpaceDE w:val="0"/>
        <w:autoSpaceDN w:val="0"/>
        <w:adjustRightInd w:val="0"/>
        <w:spacing w:after="0" w:line="480" w:lineRule="auto"/>
        <w:ind w:left="640" w:hanging="640"/>
        <w:rPr>
          <w:rFonts w:cs="Arial"/>
          <w:noProof/>
          <w:szCs w:val="24"/>
          <w:lang w:val="en-US"/>
        </w:rPr>
      </w:pPr>
      <w:r w:rsidRPr="009A0516">
        <w:rPr>
          <w:rFonts w:cs="Arial"/>
          <w:noProof/>
          <w:szCs w:val="24"/>
          <w:lang w:val="en-US"/>
        </w:rPr>
        <w:t>20</w:t>
      </w:r>
      <w:r w:rsidRPr="009A0516">
        <w:rPr>
          <w:rFonts w:cs="Arial"/>
          <w:noProof/>
          <w:szCs w:val="24"/>
          <w:lang w:val="en-US"/>
        </w:rPr>
        <w:tab/>
        <w:t xml:space="preserve">Vickers AJ, Altman DG. Statistics notes: Analysing controlled trials with baseline and follow up measurements. </w:t>
      </w:r>
      <w:r w:rsidRPr="009A0516">
        <w:rPr>
          <w:rFonts w:cs="Arial"/>
          <w:i/>
          <w:iCs/>
          <w:noProof/>
          <w:szCs w:val="24"/>
          <w:lang w:val="en-US"/>
        </w:rPr>
        <w:t>BMJ</w:t>
      </w:r>
      <w:r w:rsidRPr="009A0516">
        <w:rPr>
          <w:rFonts w:cs="Arial"/>
          <w:noProof/>
          <w:szCs w:val="24"/>
          <w:lang w:val="en-US"/>
        </w:rPr>
        <w:t xml:space="preserve"> 2001; </w:t>
      </w:r>
      <w:r w:rsidRPr="009A0516">
        <w:rPr>
          <w:rFonts w:cs="Arial"/>
          <w:b/>
          <w:bCs/>
          <w:noProof/>
          <w:szCs w:val="24"/>
          <w:lang w:val="en-US"/>
        </w:rPr>
        <w:t>323</w:t>
      </w:r>
      <w:r w:rsidRPr="009A0516">
        <w:rPr>
          <w:rFonts w:cs="Arial"/>
          <w:noProof/>
          <w:szCs w:val="24"/>
          <w:lang w:val="en-US"/>
        </w:rPr>
        <w:t>: 1123–4.</w:t>
      </w:r>
    </w:p>
    <w:p w14:paraId="114D5413" w14:textId="77777777" w:rsidR="009A0516" w:rsidRPr="009A0516" w:rsidRDefault="009A0516" w:rsidP="009A0516">
      <w:pPr>
        <w:widowControl w:val="0"/>
        <w:autoSpaceDE w:val="0"/>
        <w:autoSpaceDN w:val="0"/>
        <w:adjustRightInd w:val="0"/>
        <w:spacing w:after="0" w:line="480" w:lineRule="auto"/>
        <w:ind w:left="640" w:hanging="640"/>
        <w:rPr>
          <w:rFonts w:cs="Arial"/>
          <w:noProof/>
          <w:szCs w:val="24"/>
          <w:lang w:val="en-US"/>
        </w:rPr>
      </w:pPr>
      <w:r w:rsidRPr="009A0516">
        <w:rPr>
          <w:rFonts w:cs="Arial"/>
          <w:noProof/>
          <w:szCs w:val="24"/>
          <w:lang w:val="en-US"/>
        </w:rPr>
        <w:t>21</w:t>
      </w:r>
      <w:r w:rsidRPr="009A0516">
        <w:rPr>
          <w:rFonts w:cs="Arial"/>
          <w:noProof/>
          <w:szCs w:val="24"/>
          <w:lang w:val="en-US"/>
        </w:rPr>
        <w:tab/>
        <w:t xml:space="preserve">Sedgwick P. Effect sizes. </w:t>
      </w:r>
      <w:r w:rsidRPr="009A0516">
        <w:rPr>
          <w:rFonts w:cs="Arial"/>
          <w:i/>
          <w:iCs/>
          <w:noProof/>
          <w:szCs w:val="24"/>
          <w:lang w:val="en-US"/>
        </w:rPr>
        <w:t>BMJ</w:t>
      </w:r>
      <w:r w:rsidRPr="009A0516">
        <w:rPr>
          <w:rFonts w:cs="Arial"/>
          <w:noProof/>
          <w:szCs w:val="24"/>
          <w:lang w:val="en-US"/>
        </w:rPr>
        <w:t xml:space="preserve"> 2012; </w:t>
      </w:r>
      <w:r w:rsidRPr="009A0516">
        <w:rPr>
          <w:rFonts w:cs="Arial"/>
          <w:b/>
          <w:bCs/>
          <w:noProof/>
          <w:szCs w:val="24"/>
          <w:lang w:val="en-US"/>
        </w:rPr>
        <w:t>345</w:t>
      </w:r>
      <w:r w:rsidRPr="009A0516">
        <w:rPr>
          <w:rFonts w:cs="Arial"/>
          <w:noProof/>
          <w:szCs w:val="24"/>
          <w:lang w:val="en-US"/>
        </w:rPr>
        <w:t>: e7370.</w:t>
      </w:r>
    </w:p>
    <w:p w14:paraId="5E9F267B" w14:textId="02EDCEAB" w:rsidR="009A0516" w:rsidRPr="009A0516" w:rsidRDefault="009A0516" w:rsidP="009A0516">
      <w:pPr>
        <w:widowControl w:val="0"/>
        <w:autoSpaceDE w:val="0"/>
        <w:autoSpaceDN w:val="0"/>
        <w:adjustRightInd w:val="0"/>
        <w:spacing w:after="0" w:line="480" w:lineRule="auto"/>
        <w:ind w:left="640" w:hanging="640"/>
        <w:rPr>
          <w:rFonts w:cs="Arial"/>
          <w:noProof/>
          <w:szCs w:val="24"/>
          <w:lang w:val="en-US"/>
        </w:rPr>
      </w:pPr>
      <w:r w:rsidRPr="009A0516">
        <w:rPr>
          <w:rFonts w:cs="Arial"/>
          <w:noProof/>
          <w:szCs w:val="24"/>
          <w:lang w:val="en-US"/>
        </w:rPr>
        <w:t>22</w:t>
      </w:r>
      <w:r w:rsidRPr="009A0516">
        <w:rPr>
          <w:rFonts w:cs="Arial"/>
          <w:noProof/>
          <w:szCs w:val="24"/>
          <w:lang w:val="en-US"/>
        </w:rPr>
        <w:tab/>
        <w:t>Mao H-F, Hsueh I-P, Tang P-F, She</w:t>
      </w:r>
      <w:r w:rsidR="00D958FA">
        <w:rPr>
          <w:rFonts w:cs="Arial"/>
          <w:noProof/>
          <w:szCs w:val="24"/>
          <w:lang w:val="en-US"/>
        </w:rPr>
        <w:t>u C-F, Hsieh C-L. Analysis and comparison of the psychometric properties of three balance measures for stroke p</w:t>
      </w:r>
      <w:r w:rsidRPr="009A0516">
        <w:rPr>
          <w:rFonts w:cs="Arial"/>
          <w:noProof/>
          <w:szCs w:val="24"/>
          <w:lang w:val="en-US"/>
        </w:rPr>
        <w:t xml:space="preserve">atients. </w:t>
      </w:r>
      <w:r w:rsidRPr="009A0516">
        <w:rPr>
          <w:rFonts w:cs="Arial"/>
          <w:i/>
          <w:iCs/>
          <w:noProof/>
          <w:szCs w:val="24"/>
          <w:lang w:val="en-US"/>
        </w:rPr>
        <w:t>Stroke</w:t>
      </w:r>
      <w:r w:rsidRPr="009A0516">
        <w:rPr>
          <w:rFonts w:cs="Arial"/>
          <w:noProof/>
          <w:szCs w:val="24"/>
          <w:lang w:val="en-US"/>
        </w:rPr>
        <w:t xml:space="preserve"> 2002; </w:t>
      </w:r>
      <w:r w:rsidRPr="009A0516">
        <w:rPr>
          <w:rFonts w:cs="Arial"/>
          <w:b/>
          <w:bCs/>
          <w:noProof/>
          <w:szCs w:val="24"/>
          <w:lang w:val="en-US"/>
        </w:rPr>
        <w:t>33</w:t>
      </w:r>
      <w:r w:rsidRPr="009A0516">
        <w:rPr>
          <w:rFonts w:cs="Arial"/>
          <w:noProof/>
          <w:szCs w:val="24"/>
          <w:lang w:val="en-US"/>
        </w:rPr>
        <w:t>: 1022–7.</w:t>
      </w:r>
    </w:p>
    <w:p w14:paraId="1A9424C3" w14:textId="6462D588" w:rsidR="009A0516" w:rsidRPr="009A0516" w:rsidRDefault="009A0516" w:rsidP="009A0516">
      <w:pPr>
        <w:widowControl w:val="0"/>
        <w:autoSpaceDE w:val="0"/>
        <w:autoSpaceDN w:val="0"/>
        <w:adjustRightInd w:val="0"/>
        <w:spacing w:after="0" w:line="480" w:lineRule="auto"/>
        <w:ind w:left="640" w:hanging="640"/>
        <w:rPr>
          <w:rFonts w:cs="Arial"/>
          <w:noProof/>
          <w:szCs w:val="24"/>
          <w:lang w:val="en-US"/>
        </w:rPr>
      </w:pPr>
      <w:r w:rsidRPr="009A0516">
        <w:rPr>
          <w:rFonts w:cs="Arial"/>
          <w:noProof/>
          <w:szCs w:val="24"/>
          <w:lang w:val="en-US"/>
        </w:rPr>
        <w:t>23</w:t>
      </w:r>
      <w:r w:rsidRPr="009A0516">
        <w:rPr>
          <w:rFonts w:cs="Arial"/>
          <w:noProof/>
          <w:szCs w:val="24"/>
          <w:lang w:val="en-US"/>
        </w:rPr>
        <w:tab/>
        <w:t xml:space="preserve">Mutlu A, Livanelioglu A, Gunel MK, </w:t>
      </w:r>
      <w:r w:rsidRPr="009A0516">
        <w:rPr>
          <w:rFonts w:cs="Arial"/>
          <w:i/>
          <w:iCs/>
          <w:noProof/>
          <w:szCs w:val="24"/>
          <w:lang w:val="en-US"/>
        </w:rPr>
        <w:t>et al.</w:t>
      </w:r>
      <w:r w:rsidR="00D958FA">
        <w:rPr>
          <w:rFonts w:cs="Arial"/>
          <w:noProof/>
          <w:szCs w:val="24"/>
          <w:lang w:val="en-US"/>
        </w:rPr>
        <w:t xml:space="preserve"> Reliability of ashworth and modified </w:t>
      </w:r>
      <w:r w:rsidR="00D958FA">
        <w:rPr>
          <w:rFonts w:cs="Arial"/>
          <w:noProof/>
          <w:szCs w:val="24"/>
          <w:lang w:val="en-US"/>
        </w:rPr>
        <w:lastRenderedPageBreak/>
        <w:t>ashworth scales in children with spastic cerebral p</w:t>
      </w:r>
      <w:r w:rsidRPr="009A0516">
        <w:rPr>
          <w:rFonts w:cs="Arial"/>
          <w:noProof/>
          <w:szCs w:val="24"/>
          <w:lang w:val="en-US"/>
        </w:rPr>
        <w:t xml:space="preserve">alsy. </w:t>
      </w:r>
      <w:r w:rsidRPr="009A0516">
        <w:rPr>
          <w:rFonts w:cs="Arial"/>
          <w:i/>
          <w:iCs/>
          <w:noProof/>
          <w:szCs w:val="24"/>
          <w:lang w:val="en-US"/>
        </w:rPr>
        <w:t>BMC Musculoskelet Disord</w:t>
      </w:r>
      <w:r w:rsidRPr="009A0516">
        <w:rPr>
          <w:rFonts w:cs="Arial"/>
          <w:noProof/>
          <w:szCs w:val="24"/>
          <w:lang w:val="en-US"/>
        </w:rPr>
        <w:t xml:space="preserve"> 2008; </w:t>
      </w:r>
      <w:r w:rsidRPr="009A0516">
        <w:rPr>
          <w:rFonts w:cs="Arial"/>
          <w:b/>
          <w:bCs/>
          <w:noProof/>
          <w:szCs w:val="24"/>
          <w:lang w:val="en-US"/>
        </w:rPr>
        <w:t>9</w:t>
      </w:r>
      <w:r w:rsidRPr="009A0516">
        <w:rPr>
          <w:rFonts w:cs="Arial"/>
          <w:noProof/>
          <w:szCs w:val="24"/>
          <w:lang w:val="en-US"/>
        </w:rPr>
        <w:t>: 44.</w:t>
      </w:r>
    </w:p>
    <w:p w14:paraId="40530BC8" w14:textId="77777777" w:rsidR="009A0516" w:rsidRPr="009A0516" w:rsidRDefault="009A0516" w:rsidP="009A0516">
      <w:pPr>
        <w:widowControl w:val="0"/>
        <w:autoSpaceDE w:val="0"/>
        <w:autoSpaceDN w:val="0"/>
        <w:adjustRightInd w:val="0"/>
        <w:spacing w:after="0" w:line="480" w:lineRule="auto"/>
        <w:ind w:left="640" w:hanging="640"/>
        <w:rPr>
          <w:rFonts w:cs="Arial"/>
          <w:noProof/>
          <w:szCs w:val="24"/>
          <w:lang w:val="en-US"/>
        </w:rPr>
      </w:pPr>
      <w:r w:rsidRPr="009A0516">
        <w:rPr>
          <w:rFonts w:cs="Arial"/>
          <w:noProof/>
          <w:szCs w:val="24"/>
          <w:lang w:val="en-US"/>
        </w:rPr>
        <w:t>24</w:t>
      </w:r>
      <w:r w:rsidRPr="009A0516">
        <w:rPr>
          <w:rFonts w:cs="Arial"/>
          <w:noProof/>
          <w:szCs w:val="24"/>
          <w:lang w:val="en-US"/>
        </w:rPr>
        <w:tab/>
        <w:t xml:space="preserve">Richards M, Marder K, Cote L, Mayeux R. Interrater reliability of the unified Parkinson’s disease rating scale motor examination. </w:t>
      </w:r>
      <w:r w:rsidRPr="009A0516">
        <w:rPr>
          <w:rFonts w:cs="Arial"/>
          <w:i/>
          <w:iCs/>
          <w:noProof/>
          <w:szCs w:val="24"/>
          <w:lang w:val="en-US"/>
        </w:rPr>
        <w:t>Mov Disord</w:t>
      </w:r>
      <w:r w:rsidRPr="009A0516">
        <w:rPr>
          <w:rFonts w:cs="Arial"/>
          <w:noProof/>
          <w:szCs w:val="24"/>
          <w:lang w:val="en-US"/>
        </w:rPr>
        <w:t xml:space="preserve"> 1994; </w:t>
      </w:r>
      <w:r w:rsidRPr="009A0516">
        <w:rPr>
          <w:rFonts w:cs="Arial"/>
          <w:b/>
          <w:bCs/>
          <w:noProof/>
          <w:szCs w:val="24"/>
          <w:lang w:val="en-US"/>
        </w:rPr>
        <w:t>9</w:t>
      </w:r>
      <w:r w:rsidRPr="009A0516">
        <w:rPr>
          <w:rFonts w:cs="Arial"/>
          <w:noProof/>
          <w:szCs w:val="24"/>
          <w:lang w:val="en-US"/>
        </w:rPr>
        <w:t>: 89–91.</w:t>
      </w:r>
    </w:p>
    <w:p w14:paraId="4CF7C14F" w14:textId="2ADC14F8" w:rsidR="009A0516" w:rsidRPr="009A0516" w:rsidRDefault="009A0516" w:rsidP="009A0516">
      <w:pPr>
        <w:widowControl w:val="0"/>
        <w:autoSpaceDE w:val="0"/>
        <w:autoSpaceDN w:val="0"/>
        <w:adjustRightInd w:val="0"/>
        <w:spacing w:after="0" w:line="480" w:lineRule="auto"/>
        <w:ind w:left="640" w:hanging="640"/>
        <w:rPr>
          <w:rFonts w:cs="Arial"/>
          <w:noProof/>
          <w:szCs w:val="24"/>
          <w:lang w:val="en-US"/>
        </w:rPr>
      </w:pPr>
      <w:r w:rsidRPr="009A0516">
        <w:rPr>
          <w:rFonts w:cs="Arial"/>
          <w:noProof/>
          <w:szCs w:val="24"/>
          <w:lang w:val="en-US"/>
        </w:rPr>
        <w:t>25</w:t>
      </w:r>
      <w:r w:rsidRPr="009A0516">
        <w:rPr>
          <w:rFonts w:cs="Arial"/>
          <w:noProof/>
          <w:szCs w:val="24"/>
          <w:lang w:val="en-US"/>
        </w:rPr>
        <w:tab/>
        <w:t xml:space="preserve">McHugh ML. Interrater reliability: the kappa statistic. </w:t>
      </w:r>
      <w:r w:rsidR="00D958FA">
        <w:rPr>
          <w:rFonts w:cs="Arial"/>
          <w:i/>
          <w:iCs/>
          <w:noProof/>
          <w:szCs w:val="24"/>
          <w:lang w:val="en-US"/>
        </w:rPr>
        <w:t>Biochem M</w:t>
      </w:r>
      <w:r w:rsidRPr="009A0516">
        <w:rPr>
          <w:rFonts w:cs="Arial"/>
          <w:i/>
          <w:iCs/>
          <w:noProof/>
          <w:szCs w:val="24"/>
          <w:lang w:val="en-US"/>
        </w:rPr>
        <w:t>edica</w:t>
      </w:r>
      <w:r w:rsidRPr="009A0516">
        <w:rPr>
          <w:rFonts w:cs="Arial"/>
          <w:noProof/>
          <w:szCs w:val="24"/>
          <w:lang w:val="en-US"/>
        </w:rPr>
        <w:t xml:space="preserve"> 2012; </w:t>
      </w:r>
      <w:r w:rsidRPr="009A0516">
        <w:rPr>
          <w:rFonts w:cs="Arial"/>
          <w:b/>
          <w:bCs/>
          <w:noProof/>
          <w:szCs w:val="24"/>
          <w:lang w:val="en-US"/>
        </w:rPr>
        <w:t>22</w:t>
      </w:r>
      <w:r w:rsidRPr="009A0516">
        <w:rPr>
          <w:rFonts w:cs="Arial"/>
          <w:noProof/>
          <w:szCs w:val="24"/>
          <w:lang w:val="en-US"/>
        </w:rPr>
        <w:t>: 276–82.</w:t>
      </w:r>
    </w:p>
    <w:p w14:paraId="57BFE2BE" w14:textId="77777777" w:rsidR="009A0516" w:rsidRPr="009A0516" w:rsidRDefault="009A0516" w:rsidP="009A0516">
      <w:pPr>
        <w:widowControl w:val="0"/>
        <w:autoSpaceDE w:val="0"/>
        <w:autoSpaceDN w:val="0"/>
        <w:adjustRightInd w:val="0"/>
        <w:spacing w:after="0" w:line="480" w:lineRule="auto"/>
        <w:ind w:left="640" w:hanging="640"/>
        <w:rPr>
          <w:rFonts w:cs="Arial"/>
          <w:noProof/>
        </w:rPr>
      </w:pPr>
      <w:r w:rsidRPr="009A0516">
        <w:rPr>
          <w:rFonts w:cs="Arial"/>
          <w:noProof/>
          <w:szCs w:val="24"/>
          <w:lang w:val="en-US"/>
        </w:rPr>
        <w:t>26</w:t>
      </w:r>
      <w:r w:rsidRPr="009A0516">
        <w:rPr>
          <w:rFonts w:cs="Arial"/>
          <w:noProof/>
          <w:szCs w:val="24"/>
          <w:lang w:val="en-US"/>
        </w:rPr>
        <w:tab/>
        <w:t xml:space="preserve">Graham HK, Harvey A, Rodda J, Nattrass GR, Pirpiris M. The Functional Mobility Scale (FMS). </w:t>
      </w:r>
      <w:r w:rsidRPr="009A0516">
        <w:rPr>
          <w:rFonts w:cs="Arial"/>
          <w:i/>
          <w:iCs/>
          <w:noProof/>
          <w:szCs w:val="24"/>
          <w:lang w:val="en-US"/>
        </w:rPr>
        <w:t>J Pediatr Orthop</w:t>
      </w:r>
      <w:r w:rsidRPr="009A0516">
        <w:rPr>
          <w:rFonts w:cs="Arial"/>
          <w:noProof/>
          <w:szCs w:val="24"/>
          <w:lang w:val="en-US"/>
        </w:rPr>
        <w:t xml:space="preserve"> 2004; </w:t>
      </w:r>
      <w:r w:rsidRPr="009A0516">
        <w:rPr>
          <w:rFonts w:cs="Arial"/>
          <w:b/>
          <w:bCs/>
          <w:noProof/>
          <w:szCs w:val="24"/>
          <w:lang w:val="en-US"/>
        </w:rPr>
        <w:t>24</w:t>
      </w:r>
      <w:r w:rsidRPr="009A0516">
        <w:rPr>
          <w:rFonts w:cs="Arial"/>
          <w:noProof/>
          <w:szCs w:val="24"/>
          <w:lang w:val="en-US"/>
        </w:rPr>
        <w:t>: 514–20.</w:t>
      </w:r>
    </w:p>
    <w:p w14:paraId="44D5085F" w14:textId="289CC416" w:rsidR="006F7977" w:rsidRDefault="00B65F57" w:rsidP="009A0516">
      <w:pPr>
        <w:widowControl w:val="0"/>
        <w:autoSpaceDE w:val="0"/>
        <w:autoSpaceDN w:val="0"/>
        <w:adjustRightInd w:val="0"/>
        <w:spacing w:after="0" w:line="480" w:lineRule="auto"/>
        <w:ind w:left="640" w:hanging="640"/>
      </w:pPr>
      <w:r>
        <w:fldChar w:fldCharType="end"/>
      </w:r>
    </w:p>
    <w:p w14:paraId="1B7A473B" w14:textId="77777777" w:rsidR="00923576" w:rsidRDefault="00923576">
      <w:pPr>
        <w:spacing w:after="0" w:line="240" w:lineRule="auto"/>
        <w:rPr>
          <w:rFonts w:eastAsiaTheme="majorEastAsia" w:cstheme="majorBidi"/>
          <w:b/>
          <w:szCs w:val="32"/>
        </w:rPr>
      </w:pPr>
      <w:r>
        <w:br w:type="page"/>
      </w:r>
    </w:p>
    <w:p w14:paraId="718E2798" w14:textId="5395235B" w:rsidR="0088459B" w:rsidRDefault="0088459B" w:rsidP="0088459B">
      <w:pPr>
        <w:pStyle w:val="Heading1"/>
      </w:pPr>
      <w:r>
        <w:lastRenderedPageBreak/>
        <w:t>Figure Legends / Abbreviations</w:t>
      </w:r>
    </w:p>
    <w:p w14:paraId="6E10D833" w14:textId="782371C6" w:rsidR="0088459B" w:rsidRDefault="00C00DCD" w:rsidP="0088459B">
      <w:r>
        <w:t xml:space="preserve">Figure 1. </w:t>
      </w:r>
      <w:r w:rsidRPr="00C00DCD">
        <w:t>The Psychogenic Movement Disorders Rating Scale (Hinson et al 2005)</w:t>
      </w:r>
    </w:p>
    <w:p w14:paraId="0631BEEB" w14:textId="18C52729" w:rsidR="00923576" w:rsidRPr="0088459B" w:rsidRDefault="00923576" w:rsidP="0088459B">
      <w:r>
        <w:rPr>
          <w:noProof/>
          <w:lang w:eastAsia="en-GB"/>
        </w:rPr>
        <w:drawing>
          <wp:inline distT="0" distB="0" distL="0" distR="0" wp14:anchorId="5E7C095D" wp14:editId="3E9195C7">
            <wp:extent cx="5731510" cy="608330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F44126.tmp"/>
                    <pic:cNvPicPr/>
                  </pic:nvPicPr>
                  <pic:blipFill>
                    <a:blip r:embed="rId9">
                      <a:extLst>
                        <a:ext uri="{28A0092B-C50C-407E-A947-70E740481C1C}">
                          <a14:useLocalDpi xmlns:a14="http://schemas.microsoft.com/office/drawing/2010/main" val="0"/>
                        </a:ext>
                      </a:extLst>
                    </a:blip>
                    <a:stretch>
                      <a:fillRect/>
                    </a:stretch>
                  </pic:blipFill>
                  <pic:spPr>
                    <a:xfrm>
                      <a:off x="0" y="0"/>
                      <a:ext cx="5731510" cy="6083300"/>
                    </a:xfrm>
                    <a:prstGeom prst="rect">
                      <a:avLst/>
                    </a:prstGeom>
                  </pic:spPr>
                </pic:pic>
              </a:graphicData>
            </a:graphic>
          </wp:inline>
        </w:drawing>
      </w:r>
    </w:p>
    <w:p w14:paraId="7AD31A18" w14:textId="77777777" w:rsidR="00923576" w:rsidRDefault="00923576">
      <w:pPr>
        <w:spacing w:after="0" w:line="240" w:lineRule="auto"/>
      </w:pPr>
      <w:r>
        <w:br w:type="page"/>
      </w:r>
    </w:p>
    <w:p w14:paraId="3BD28118" w14:textId="010368AB" w:rsidR="0088459B" w:rsidRDefault="0088459B" w:rsidP="0088459B">
      <w:r>
        <w:lastRenderedPageBreak/>
        <w:t xml:space="preserve">Figure 2. </w:t>
      </w:r>
      <w:r w:rsidRPr="0088459B">
        <w:t>The Simplified Functional Movement Disorders Rating Scale (S-</w:t>
      </w:r>
      <w:proofErr w:type="spellStart"/>
      <w:r w:rsidRPr="0088459B">
        <w:t>FMDRS</w:t>
      </w:r>
      <w:proofErr w:type="spellEnd"/>
      <w:proofErr w:type="gramStart"/>
      <w:r w:rsidRPr="0088459B">
        <w:t>)</w:t>
      </w:r>
      <w:proofErr w:type="gramEnd"/>
      <w:r>
        <w:br/>
      </w:r>
      <w:r w:rsidRPr="0088459B">
        <w:t>Abbreviations: UL=Upper limb; LL=Lower limb</w:t>
      </w:r>
    </w:p>
    <w:p w14:paraId="7EB9FF68" w14:textId="272BDDEF" w:rsidR="001130C6" w:rsidRDefault="00923576" w:rsidP="0088459B">
      <w:r>
        <w:rPr>
          <w:noProof/>
          <w:lang w:eastAsia="en-GB"/>
        </w:rPr>
        <w:drawing>
          <wp:inline distT="0" distB="0" distL="0" distR="0" wp14:anchorId="63C27D1D" wp14:editId="4375855C">
            <wp:extent cx="5731510" cy="2295525"/>
            <wp:effectExtent l="0" t="0" r="254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F461D1.tmp"/>
                    <pic:cNvPicPr/>
                  </pic:nvPicPr>
                  <pic:blipFill>
                    <a:blip r:embed="rId10">
                      <a:extLst>
                        <a:ext uri="{28A0092B-C50C-407E-A947-70E740481C1C}">
                          <a14:useLocalDpi xmlns:a14="http://schemas.microsoft.com/office/drawing/2010/main" val="0"/>
                        </a:ext>
                      </a:extLst>
                    </a:blip>
                    <a:stretch>
                      <a:fillRect/>
                    </a:stretch>
                  </pic:blipFill>
                  <pic:spPr>
                    <a:xfrm>
                      <a:off x="0" y="0"/>
                      <a:ext cx="5731510" cy="2295525"/>
                    </a:xfrm>
                    <a:prstGeom prst="rect">
                      <a:avLst/>
                    </a:prstGeom>
                  </pic:spPr>
                </pic:pic>
              </a:graphicData>
            </a:graphic>
          </wp:inline>
        </w:drawing>
      </w:r>
    </w:p>
    <w:p w14:paraId="58EDE653" w14:textId="77777777" w:rsidR="001130C6" w:rsidRDefault="001130C6">
      <w:pPr>
        <w:spacing w:after="0" w:line="240" w:lineRule="auto"/>
      </w:pPr>
      <w:r>
        <w:br w:type="page"/>
      </w:r>
      <w:bookmarkStart w:id="0" w:name="_GoBack"/>
      <w:bookmarkEnd w:id="0"/>
    </w:p>
    <w:p w14:paraId="0016FA88" w14:textId="77777777" w:rsidR="001130C6" w:rsidRPr="00FC2491" w:rsidRDefault="001130C6" w:rsidP="001130C6">
      <w:pPr>
        <w:pStyle w:val="Tables"/>
        <w:tabs>
          <w:tab w:val="left" w:pos="3261"/>
        </w:tabs>
        <w:rPr>
          <w:b/>
        </w:rPr>
      </w:pPr>
      <w:r>
        <w:rPr>
          <w:b/>
        </w:rPr>
        <w:lastRenderedPageBreak/>
        <w:t xml:space="preserve">Table 1. </w:t>
      </w:r>
      <w:proofErr w:type="spellStart"/>
      <w:r>
        <w:rPr>
          <w:b/>
        </w:rPr>
        <w:t>Intraclass</w:t>
      </w:r>
      <w:proofErr w:type="spellEnd"/>
      <w:r>
        <w:rPr>
          <w:b/>
        </w:rPr>
        <w:t xml:space="preserve"> correlation coefficient and Light’s kappa values</w:t>
      </w:r>
    </w:p>
    <w:tbl>
      <w:tblPr>
        <w:tblStyle w:val="TableGrid"/>
        <w:tblW w:w="0" w:type="auto"/>
        <w:tblLook w:val="04A0" w:firstRow="1" w:lastRow="0" w:firstColumn="1" w:lastColumn="0" w:noHBand="0" w:noVBand="1"/>
      </w:tblPr>
      <w:tblGrid>
        <w:gridCol w:w="3114"/>
        <w:gridCol w:w="1423"/>
        <w:gridCol w:w="1461"/>
        <w:gridCol w:w="1403"/>
        <w:gridCol w:w="1615"/>
      </w:tblGrid>
      <w:tr w:rsidR="001130C6" w:rsidRPr="00750C7A" w14:paraId="55F76DED" w14:textId="77777777" w:rsidTr="001130C6">
        <w:tc>
          <w:tcPr>
            <w:tcW w:w="3114" w:type="dxa"/>
            <w:shd w:val="clear" w:color="auto" w:fill="D9D9D9" w:themeFill="background1" w:themeFillShade="D9"/>
          </w:tcPr>
          <w:p w14:paraId="0C95E96F" w14:textId="77777777" w:rsidR="001130C6" w:rsidRPr="00750C7A" w:rsidRDefault="001130C6" w:rsidP="0072192F">
            <w:pPr>
              <w:pStyle w:val="Tables"/>
              <w:rPr>
                <w:rFonts w:asciiTheme="minorHAnsi" w:hAnsiTheme="minorHAnsi"/>
                <w:sz w:val="18"/>
                <w:szCs w:val="18"/>
              </w:rPr>
            </w:pPr>
          </w:p>
        </w:tc>
        <w:tc>
          <w:tcPr>
            <w:tcW w:w="1423" w:type="dxa"/>
            <w:shd w:val="clear" w:color="auto" w:fill="D9D9D9" w:themeFill="background1" w:themeFillShade="D9"/>
          </w:tcPr>
          <w:p w14:paraId="6E28F960" w14:textId="77777777" w:rsidR="001130C6" w:rsidRPr="00750C7A" w:rsidRDefault="001130C6" w:rsidP="0072192F">
            <w:pPr>
              <w:pStyle w:val="Tables"/>
              <w:jc w:val="center"/>
              <w:rPr>
                <w:rFonts w:ascii="Calibri" w:hAnsi="Calibri"/>
                <w:b/>
                <w:sz w:val="18"/>
                <w:szCs w:val="18"/>
              </w:rPr>
            </w:pPr>
            <w:proofErr w:type="spellStart"/>
            <w:r w:rsidRPr="00750C7A">
              <w:rPr>
                <w:rFonts w:ascii="Calibri" w:hAnsi="Calibri"/>
                <w:b/>
                <w:sz w:val="18"/>
                <w:szCs w:val="18"/>
              </w:rPr>
              <w:t>Rater</w:t>
            </w:r>
            <w:proofErr w:type="spellEnd"/>
            <w:r w:rsidRPr="00750C7A">
              <w:rPr>
                <w:rFonts w:ascii="Calibri" w:hAnsi="Calibri"/>
                <w:b/>
                <w:sz w:val="18"/>
                <w:szCs w:val="18"/>
              </w:rPr>
              <w:t xml:space="preserve"> 1</w:t>
            </w:r>
          </w:p>
          <w:p w14:paraId="34F3CC42" w14:textId="77777777" w:rsidR="001130C6" w:rsidRPr="00750C7A" w:rsidRDefault="001130C6" w:rsidP="0072192F">
            <w:pPr>
              <w:pStyle w:val="Tables"/>
              <w:jc w:val="center"/>
              <w:rPr>
                <w:rFonts w:asciiTheme="minorHAnsi" w:hAnsiTheme="minorHAnsi"/>
                <w:b/>
                <w:sz w:val="18"/>
                <w:szCs w:val="18"/>
              </w:rPr>
            </w:pPr>
            <w:r w:rsidRPr="00750C7A">
              <w:rPr>
                <w:rFonts w:ascii="Calibri" w:hAnsi="Calibri"/>
                <w:b/>
                <w:sz w:val="18"/>
                <w:szCs w:val="18"/>
              </w:rPr>
              <w:t>mean (SD)</w:t>
            </w:r>
          </w:p>
        </w:tc>
        <w:tc>
          <w:tcPr>
            <w:tcW w:w="1461" w:type="dxa"/>
            <w:shd w:val="clear" w:color="auto" w:fill="D9D9D9" w:themeFill="background1" w:themeFillShade="D9"/>
          </w:tcPr>
          <w:p w14:paraId="07EFD579" w14:textId="77777777" w:rsidR="001130C6" w:rsidRPr="00750C7A" w:rsidRDefault="001130C6" w:rsidP="0072192F">
            <w:pPr>
              <w:pStyle w:val="Tables"/>
              <w:jc w:val="center"/>
              <w:rPr>
                <w:rFonts w:ascii="Calibri" w:hAnsi="Calibri"/>
                <w:b/>
                <w:sz w:val="18"/>
                <w:szCs w:val="18"/>
              </w:rPr>
            </w:pPr>
            <w:proofErr w:type="spellStart"/>
            <w:r w:rsidRPr="00750C7A">
              <w:rPr>
                <w:rFonts w:ascii="Calibri" w:hAnsi="Calibri"/>
                <w:b/>
                <w:sz w:val="18"/>
                <w:szCs w:val="18"/>
              </w:rPr>
              <w:t>Rater</w:t>
            </w:r>
            <w:proofErr w:type="spellEnd"/>
            <w:r w:rsidRPr="00750C7A">
              <w:rPr>
                <w:rFonts w:ascii="Calibri" w:hAnsi="Calibri"/>
                <w:b/>
                <w:sz w:val="18"/>
                <w:szCs w:val="18"/>
              </w:rPr>
              <w:t xml:space="preserve"> 2 </w:t>
            </w:r>
          </w:p>
          <w:p w14:paraId="16DD401A" w14:textId="77777777" w:rsidR="001130C6" w:rsidRPr="00750C7A" w:rsidRDefault="001130C6" w:rsidP="0072192F">
            <w:pPr>
              <w:pStyle w:val="Tables"/>
              <w:jc w:val="center"/>
              <w:rPr>
                <w:rFonts w:asciiTheme="minorHAnsi" w:hAnsiTheme="minorHAnsi"/>
                <w:b/>
                <w:sz w:val="18"/>
                <w:szCs w:val="18"/>
              </w:rPr>
            </w:pPr>
            <w:r w:rsidRPr="00750C7A">
              <w:rPr>
                <w:rFonts w:ascii="Calibri" w:hAnsi="Calibri"/>
                <w:b/>
                <w:sz w:val="18"/>
                <w:szCs w:val="18"/>
              </w:rPr>
              <w:t>mean (SD)</w:t>
            </w:r>
          </w:p>
        </w:tc>
        <w:tc>
          <w:tcPr>
            <w:tcW w:w="1403" w:type="dxa"/>
            <w:shd w:val="clear" w:color="auto" w:fill="D9D9D9" w:themeFill="background1" w:themeFillShade="D9"/>
          </w:tcPr>
          <w:p w14:paraId="40F0E150" w14:textId="77777777" w:rsidR="001130C6" w:rsidRPr="00750C7A" w:rsidRDefault="001130C6" w:rsidP="0072192F">
            <w:pPr>
              <w:pStyle w:val="Tables"/>
              <w:jc w:val="center"/>
              <w:rPr>
                <w:rFonts w:ascii="Calibri" w:hAnsi="Calibri"/>
                <w:b/>
                <w:sz w:val="18"/>
                <w:szCs w:val="18"/>
              </w:rPr>
            </w:pPr>
            <w:proofErr w:type="spellStart"/>
            <w:r>
              <w:rPr>
                <w:rFonts w:ascii="Calibri" w:hAnsi="Calibri"/>
                <w:b/>
                <w:sz w:val="18"/>
                <w:szCs w:val="18"/>
              </w:rPr>
              <w:t>Rater</w:t>
            </w:r>
            <w:proofErr w:type="spellEnd"/>
            <w:r>
              <w:rPr>
                <w:rFonts w:ascii="Calibri" w:hAnsi="Calibri"/>
                <w:b/>
                <w:sz w:val="18"/>
                <w:szCs w:val="18"/>
              </w:rPr>
              <w:t xml:space="preserve"> 3</w:t>
            </w:r>
            <w:r>
              <w:rPr>
                <w:rFonts w:ascii="Calibri" w:hAnsi="Calibri"/>
                <w:b/>
                <w:sz w:val="18"/>
                <w:szCs w:val="18"/>
              </w:rPr>
              <w:br/>
              <w:t>mean (SD)</w:t>
            </w:r>
          </w:p>
        </w:tc>
        <w:tc>
          <w:tcPr>
            <w:tcW w:w="1615" w:type="dxa"/>
            <w:shd w:val="clear" w:color="auto" w:fill="D9D9D9" w:themeFill="background1" w:themeFillShade="D9"/>
          </w:tcPr>
          <w:p w14:paraId="740098EB" w14:textId="77777777" w:rsidR="001130C6" w:rsidRPr="00750C7A" w:rsidRDefault="001130C6" w:rsidP="0072192F">
            <w:pPr>
              <w:pStyle w:val="Tables"/>
              <w:jc w:val="center"/>
              <w:rPr>
                <w:rFonts w:asciiTheme="minorHAnsi" w:hAnsiTheme="minorHAnsi"/>
                <w:b/>
                <w:sz w:val="18"/>
                <w:szCs w:val="18"/>
              </w:rPr>
            </w:pPr>
            <w:r w:rsidRPr="00750C7A">
              <w:rPr>
                <w:rFonts w:ascii="Calibri" w:hAnsi="Calibri"/>
                <w:b/>
                <w:sz w:val="18"/>
                <w:szCs w:val="18"/>
              </w:rPr>
              <w:t>ICC</w:t>
            </w:r>
            <w:r w:rsidRPr="00750C7A">
              <w:rPr>
                <w:rFonts w:ascii="Calibri" w:hAnsi="Calibri"/>
                <w:b/>
                <w:sz w:val="18"/>
                <w:szCs w:val="18"/>
                <w:vertAlign w:val="subscript"/>
              </w:rPr>
              <w:t>(2,1)</w:t>
            </w:r>
          </w:p>
        </w:tc>
      </w:tr>
      <w:tr w:rsidR="001130C6" w:rsidRPr="00750C7A" w14:paraId="6BA11D1B" w14:textId="77777777" w:rsidTr="001130C6">
        <w:tc>
          <w:tcPr>
            <w:tcW w:w="3114" w:type="dxa"/>
          </w:tcPr>
          <w:p w14:paraId="1040EEFF" w14:textId="77777777" w:rsidR="001130C6" w:rsidRPr="00750C7A" w:rsidRDefault="001130C6" w:rsidP="0072192F">
            <w:pPr>
              <w:pStyle w:val="Tables"/>
              <w:rPr>
                <w:rFonts w:asciiTheme="minorHAnsi" w:hAnsiTheme="minorHAnsi"/>
                <w:sz w:val="18"/>
                <w:szCs w:val="18"/>
              </w:rPr>
            </w:pPr>
            <w:proofErr w:type="spellStart"/>
            <w:r w:rsidRPr="00750C7A">
              <w:rPr>
                <w:rFonts w:ascii="Calibri" w:hAnsi="Calibri"/>
                <w:b/>
                <w:sz w:val="18"/>
                <w:szCs w:val="18"/>
              </w:rPr>
              <w:t>PMDRS</w:t>
            </w:r>
            <w:proofErr w:type="spellEnd"/>
          </w:p>
        </w:tc>
        <w:tc>
          <w:tcPr>
            <w:tcW w:w="1423" w:type="dxa"/>
          </w:tcPr>
          <w:p w14:paraId="261D7492" w14:textId="77777777" w:rsidR="001130C6" w:rsidRPr="00750C7A" w:rsidRDefault="001130C6" w:rsidP="0072192F">
            <w:pPr>
              <w:pStyle w:val="Tables"/>
              <w:jc w:val="center"/>
              <w:rPr>
                <w:rFonts w:asciiTheme="minorHAnsi" w:hAnsiTheme="minorHAnsi"/>
                <w:b/>
                <w:sz w:val="18"/>
                <w:szCs w:val="18"/>
              </w:rPr>
            </w:pPr>
          </w:p>
        </w:tc>
        <w:tc>
          <w:tcPr>
            <w:tcW w:w="1461" w:type="dxa"/>
          </w:tcPr>
          <w:p w14:paraId="530DC6E6" w14:textId="77777777" w:rsidR="001130C6" w:rsidRPr="00750C7A" w:rsidRDefault="001130C6" w:rsidP="0072192F">
            <w:pPr>
              <w:pStyle w:val="Tables"/>
              <w:jc w:val="center"/>
              <w:rPr>
                <w:rFonts w:asciiTheme="minorHAnsi" w:hAnsiTheme="minorHAnsi"/>
                <w:b/>
                <w:sz w:val="18"/>
                <w:szCs w:val="18"/>
              </w:rPr>
            </w:pPr>
          </w:p>
        </w:tc>
        <w:tc>
          <w:tcPr>
            <w:tcW w:w="1403" w:type="dxa"/>
          </w:tcPr>
          <w:p w14:paraId="529458CB" w14:textId="77777777" w:rsidR="001130C6" w:rsidRPr="00750C7A" w:rsidRDefault="001130C6" w:rsidP="0072192F">
            <w:pPr>
              <w:pStyle w:val="Tables"/>
              <w:jc w:val="right"/>
              <w:rPr>
                <w:rFonts w:asciiTheme="minorHAnsi" w:hAnsiTheme="minorHAnsi"/>
                <w:b/>
                <w:sz w:val="18"/>
                <w:szCs w:val="18"/>
              </w:rPr>
            </w:pPr>
          </w:p>
        </w:tc>
        <w:tc>
          <w:tcPr>
            <w:tcW w:w="1615" w:type="dxa"/>
          </w:tcPr>
          <w:p w14:paraId="201F4B86" w14:textId="77777777" w:rsidR="001130C6" w:rsidRPr="00750C7A" w:rsidRDefault="001130C6" w:rsidP="0072192F">
            <w:pPr>
              <w:pStyle w:val="Tables"/>
              <w:jc w:val="right"/>
              <w:rPr>
                <w:rFonts w:asciiTheme="minorHAnsi" w:hAnsiTheme="minorHAnsi"/>
                <w:b/>
                <w:sz w:val="18"/>
                <w:szCs w:val="18"/>
              </w:rPr>
            </w:pPr>
          </w:p>
        </w:tc>
      </w:tr>
      <w:tr w:rsidR="001130C6" w:rsidRPr="00750C7A" w14:paraId="0185FFC8" w14:textId="77777777" w:rsidTr="001130C6">
        <w:tc>
          <w:tcPr>
            <w:tcW w:w="3114" w:type="dxa"/>
          </w:tcPr>
          <w:p w14:paraId="1EE69550" w14:textId="77777777" w:rsidR="001130C6" w:rsidRPr="00750C7A" w:rsidRDefault="001130C6" w:rsidP="0072192F">
            <w:pPr>
              <w:pStyle w:val="Tables"/>
              <w:rPr>
                <w:rFonts w:asciiTheme="minorHAnsi" w:hAnsiTheme="minorHAnsi"/>
                <w:sz w:val="18"/>
                <w:szCs w:val="18"/>
              </w:rPr>
            </w:pPr>
            <w:r w:rsidRPr="00750C7A">
              <w:rPr>
                <w:rFonts w:ascii="Calibri" w:hAnsi="Calibri"/>
                <w:sz w:val="18"/>
                <w:szCs w:val="18"/>
              </w:rPr>
              <w:t>Phenomenology score</w:t>
            </w:r>
          </w:p>
        </w:tc>
        <w:tc>
          <w:tcPr>
            <w:tcW w:w="1423" w:type="dxa"/>
          </w:tcPr>
          <w:p w14:paraId="0EFAE553" w14:textId="77777777" w:rsidR="001130C6" w:rsidRPr="00750C7A" w:rsidRDefault="001130C6" w:rsidP="0072192F">
            <w:pPr>
              <w:pStyle w:val="Tables"/>
              <w:jc w:val="right"/>
              <w:rPr>
                <w:rFonts w:asciiTheme="minorHAnsi" w:hAnsiTheme="minorHAnsi"/>
                <w:b/>
                <w:sz w:val="18"/>
                <w:szCs w:val="18"/>
              </w:rPr>
            </w:pPr>
            <w:r w:rsidRPr="00750C7A">
              <w:rPr>
                <w:rFonts w:ascii="Calibri" w:hAnsi="Calibri"/>
                <w:sz w:val="18"/>
                <w:szCs w:val="18"/>
              </w:rPr>
              <w:t>24.6 (18.0)</w:t>
            </w:r>
          </w:p>
        </w:tc>
        <w:tc>
          <w:tcPr>
            <w:tcW w:w="1461" w:type="dxa"/>
          </w:tcPr>
          <w:p w14:paraId="4A3C4AAA" w14:textId="77777777" w:rsidR="001130C6" w:rsidRPr="00750C7A" w:rsidRDefault="001130C6" w:rsidP="0072192F">
            <w:pPr>
              <w:pStyle w:val="Tables"/>
              <w:jc w:val="right"/>
              <w:rPr>
                <w:rFonts w:asciiTheme="minorHAnsi" w:hAnsiTheme="minorHAnsi"/>
                <w:b/>
                <w:sz w:val="18"/>
                <w:szCs w:val="18"/>
              </w:rPr>
            </w:pPr>
            <w:r w:rsidRPr="00750C7A">
              <w:rPr>
                <w:rFonts w:ascii="Calibri" w:hAnsi="Calibri"/>
                <w:sz w:val="18"/>
                <w:szCs w:val="18"/>
              </w:rPr>
              <w:t>25.6 (19.9)</w:t>
            </w:r>
          </w:p>
        </w:tc>
        <w:tc>
          <w:tcPr>
            <w:tcW w:w="1403" w:type="dxa"/>
          </w:tcPr>
          <w:p w14:paraId="0609275D" w14:textId="77777777" w:rsidR="001130C6" w:rsidRPr="00750C7A" w:rsidRDefault="001130C6" w:rsidP="0072192F">
            <w:pPr>
              <w:pStyle w:val="Tables"/>
              <w:jc w:val="right"/>
              <w:rPr>
                <w:rFonts w:ascii="Calibri" w:hAnsi="Calibri"/>
                <w:sz w:val="18"/>
                <w:szCs w:val="18"/>
              </w:rPr>
            </w:pPr>
            <w:r>
              <w:rPr>
                <w:rFonts w:ascii="Calibri" w:hAnsi="Calibri"/>
                <w:sz w:val="18"/>
                <w:szCs w:val="18"/>
              </w:rPr>
              <w:t>21 (17.2)</w:t>
            </w:r>
          </w:p>
        </w:tc>
        <w:tc>
          <w:tcPr>
            <w:tcW w:w="1615" w:type="dxa"/>
          </w:tcPr>
          <w:p w14:paraId="2837D8D4" w14:textId="77777777" w:rsidR="001130C6" w:rsidRPr="002A7D65" w:rsidRDefault="001130C6" w:rsidP="0072192F">
            <w:pPr>
              <w:pStyle w:val="Tables"/>
              <w:jc w:val="right"/>
              <w:rPr>
                <w:rFonts w:asciiTheme="minorHAnsi" w:hAnsiTheme="minorHAnsi"/>
                <w:b/>
                <w:sz w:val="18"/>
                <w:szCs w:val="18"/>
              </w:rPr>
            </w:pPr>
            <w:r w:rsidRPr="002A7D65">
              <w:rPr>
                <w:rFonts w:ascii="Calibri" w:hAnsi="Calibri"/>
                <w:sz w:val="18"/>
                <w:szCs w:val="18"/>
              </w:rPr>
              <w:t>0.80 (0.70</w:t>
            </w:r>
            <w:r>
              <w:rPr>
                <w:rFonts w:ascii="Calibri" w:hAnsi="Calibri"/>
                <w:sz w:val="18"/>
                <w:szCs w:val="18"/>
              </w:rPr>
              <w:t xml:space="preserve">, </w:t>
            </w:r>
            <w:r w:rsidRPr="002A7D65">
              <w:rPr>
                <w:rFonts w:ascii="Calibri" w:hAnsi="Calibri"/>
                <w:sz w:val="18"/>
                <w:szCs w:val="18"/>
              </w:rPr>
              <w:t>0.87)</w:t>
            </w:r>
          </w:p>
        </w:tc>
      </w:tr>
      <w:tr w:rsidR="001130C6" w:rsidRPr="00750C7A" w14:paraId="4D908B1E" w14:textId="77777777" w:rsidTr="001130C6">
        <w:tc>
          <w:tcPr>
            <w:tcW w:w="3114" w:type="dxa"/>
          </w:tcPr>
          <w:p w14:paraId="0CB24911" w14:textId="77777777" w:rsidR="001130C6" w:rsidRPr="00750C7A" w:rsidRDefault="001130C6" w:rsidP="0072192F">
            <w:pPr>
              <w:pStyle w:val="Tables"/>
              <w:rPr>
                <w:rFonts w:asciiTheme="minorHAnsi" w:hAnsiTheme="minorHAnsi"/>
                <w:sz w:val="18"/>
                <w:szCs w:val="18"/>
              </w:rPr>
            </w:pPr>
            <w:r w:rsidRPr="00750C7A">
              <w:rPr>
                <w:rFonts w:ascii="Calibri" w:hAnsi="Calibri"/>
                <w:sz w:val="18"/>
                <w:szCs w:val="18"/>
              </w:rPr>
              <w:t>Function score</w:t>
            </w:r>
            <w:r>
              <w:rPr>
                <w:rFonts w:ascii="Calibri" w:hAnsi="Calibri"/>
                <w:sz w:val="18"/>
                <w:szCs w:val="18"/>
              </w:rPr>
              <w:t xml:space="preserve"> (gait &amp; speech)</w:t>
            </w:r>
          </w:p>
        </w:tc>
        <w:tc>
          <w:tcPr>
            <w:tcW w:w="1423" w:type="dxa"/>
          </w:tcPr>
          <w:p w14:paraId="2EA9C780" w14:textId="77777777" w:rsidR="001130C6" w:rsidRPr="00750C7A" w:rsidRDefault="001130C6" w:rsidP="0072192F">
            <w:pPr>
              <w:pStyle w:val="Tables"/>
              <w:jc w:val="right"/>
              <w:rPr>
                <w:rFonts w:asciiTheme="minorHAnsi" w:hAnsiTheme="minorHAnsi"/>
                <w:b/>
                <w:sz w:val="18"/>
                <w:szCs w:val="18"/>
              </w:rPr>
            </w:pPr>
            <w:r w:rsidRPr="00750C7A">
              <w:rPr>
                <w:rFonts w:ascii="Calibri" w:hAnsi="Calibri"/>
                <w:sz w:val="18"/>
                <w:szCs w:val="18"/>
              </w:rPr>
              <w:t>8.2   (5.7)</w:t>
            </w:r>
          </w:p>
        </w:tc>
        <w:tc>
          <w:tcPr>
            <w:tcW w:w="1461" w:type="dxa"/>
          </w:tcPr>
          <w:p w14:paraId="425752ED" w14:textId="77777777" w:rsidR="001130C6" w:rsidRPr="00750C7A" w:rsidRDefault="001130C6" w:rsidP="0072192F">
            <w:pPr>
              <w:pStyle w:val="Tables"/>
              <w:jc w:val="right"/>
              <w:rPr>
                <w:rFonts w:asciiTheme="minorHAnsi" w:hAnsiTheme="minorHAnsi"/>
                <w:b/>
                <w:sz w:val="18"/>
                <w:szCs w:val="18"/>
              </w:rPr>
            </w:pPr>
            <w:r w:rsidRPr="00750C7A">
              <w:rPr>
                <w:rFonts w:ascii="Calibri" w:hAnsi="Calibri"/>
                <w:sz w:val="18"/>
                <w:szCs w:val="18"/>
              </w:rPr>
              <w:t>6.8   (5.1)</w:t>
            </w:r>
          </w:p>
        </w:tc>
        <w:tc>
          <w:tcPr>
            <w:tcW w:w="1403" w:type="dxa"/>
          </w:tcPr>
          <w:p w14:paraId="2B1532FD" w14:textId="77777777" w:rsidR="001130C6" w:rsidRPr="00750C7A" w:rsidRDefault="001130C6" w:rsidP="0072192F">
            <w:pPr>
              <w:pStyle w:val="Tables"/>
              <w:jc w:val="right"/>
              <w:rPr>
                <w:rFonts w:ascii="Calibri" w:hAnsi="Calibri"/>
                <w:sz w:val="18"/>
                <w:szCs w:val="18"/>
              </w:rPr>
            </w:pPr>
            <w:r>
              <w:rPr>
                <w:rFonts w:ascii="Calibri" w:hAnsi="Calibri"/>
                <w:sz w:val="18"/>
                <w:szCs w:val="18"/>
              </w:rPr>
              <w:t>7.2 (4.9)</w:t>
            </w:r>
          </w:p>
        </w:tc>
        <w:tc>
          <w:tcPr>
            <w:tcW w:w="1615" w:type="dxa"/>
          </w:tcPr>
          <w:p w14:paraId="6751F0D2" w14:textId="77777777" w:rsidR="001130C6" w:rsidRPr="002A7D65" w:rsidRDefault="001130C6" w:rsidP="0072192F">
            <w:pPr>
              <w:pStyle w:val="Tables"/>
              <w:jc w:val="right"/>
              <w:rPr>
                <w:rFonts w:asciiTheme="minorHAnsi" w:hAnsiTheme="minorHAnsi"/>
                <w:b/>
                <w:sz w:val="18"/>
                <w:szCs w:val="18"/>
              </w:rPr>
            </w:pPr>
            <w:r w:rsidRPr="002A7D65">
              <w:rPr>
                <w:rFonts w:ascii="Calibri" w:hAnsi="Calibri"/>
                <w:sz w:val="18"/>
                <w:szCs w:val="18"/>
              </w:rPr>
              <w:t>0.</w:t>
            </w:r>
            <w:r>
              <w:rPr>
                <w:rFonts w:ascii="Calibri" w:hAnsi="Calibri"/>
                <w:sz w:val="18"/>
                <w:szCs w:val="18"/>
              </w:rPr>
              <w:t xml:space="preserve">89 (0.81, </w:t>
            </w:r>
            <w:r w:rsidRPr="002A7D65">
              <w:rPr>
                <w:rFonts w:ascii="Calibri" w:hAnsi="Calibri"/>
                <w:sz w:val="18"/>
                <w:szCs w:val="18"/>
              </w:rPr>
              <w:t>0.93)</w:t>
            </w:r>
          </w:p>
        </w:tc>
      </w:tr>
      <w:tr w:rsidR="001130C6" w:rsidRPr="00750C7A" w14:paraId="4189A001" w14:textId="77777777" w:rsidTr="001130C6">
        <w:tc>
          <w:tcPr>
            <w:tcW w:w="3114" w:type="dxa"/>
          </w:tcPr>
          <w:p w14:paraId="3D35EE24" w14:textId="77777777" w:rsidR="001130C6" w:rsidRPr="00750C7A" w:rsidRDefault="001130C6" w:rsidP="0072192F">
            <w:pPr>
              <w:pStyle w:val="Tables"/>
              <w:rPr>
                <w:rFonts w:asciiTheme="minorHAnsi" w:hAnsiTheme="minorHAnsi"/>
                <w:sz w:val="18"/>
                <w:szCs w:val="18"/>
              </w:rPr>
            </w:pPr>
            <w:r w:rsidRPr="00750C7A">
              <w:rPr>
                <w:rFonts w:ascii="Calibri" w:hAnsi="Calibri"/>
                <w:sz w:val="18"/>
                <w:szCs w:val="18"/>
              </w:rPr>
              <w:t>Total Score</w:t>
            </w:r>
          </w:p>
        </w:tc>
        <w:tc>
          <w:tcPr>
            <w:tcW w:w="1423" w:type="dxa"/>
          </w:tcPr>
          <w:p w14:paraId="58FDB8AA" w14:textId="77777777" w:rsidR="001130C6" w:rsidRPr="00750C7A" w:rsidRDefault="001130C6" w:rsidP="0072192F">
            <w:pPr>
              <w:pStyle w:val="Tables"/>
              <w:jc w:val="right"/>
              <w:rPr>
                <w:rFonts w:asciiTheme="minorHAnsi" w:hAnsiTheme="minorHAnsi"/>
                <w:b/>
                <w:sz w:val="18"/>
                <w:szCs w:val="18"/>
              </w:rPr>
            </w:pPr>
            <w:r w:rsidRPr="00750C7A">
              <w:rPr>
                <w:rFonts w:ascii="Calibri" w:hAnsi="Calibri"/>
                <w:sz w:val="18"/>
                <w:szCs w:val="18"/>
              </w:rPr>
              <w:t>32.8 (21.2)</w:t>
            </w:r>
          </w:p>
        </w:tc>
        <w:tc>
          <w:tcPr>
            <w:tcW w:w="1461" w:type="dxa"/>
          </w:tcPr>
          <w:p w14:paraId="18A22694" w14:textId="77777777" w:rsidR="001130C6" w:rsidRPr="00750C7A" w:rsidRDefault="001130C6" w:rsidP="0072192F">
            <w:pPr>
              <w:pStyle w:val="Tables"/>
              <w:jc w:val="right"/>
              <w:rPr>
                <w:rFonts w:asciiTheme="minorHAnsi" w:hAnsiTheme="minorHAnsi"/>
                <w:b/>
                <w:sz w:val="18"/>
                <w:szCs w:val="18"/>
              </w:rPr>
            </w:pPr>
            <w:r w:rsidRPr="00750C7A">
              <w:rPr>
                <w:rFonts w:ascii="Calibri" w:hAnsi="Calibri"/>
                <w:sz w:val="18"/>
                <w:szCs w:val="18"/>
              </w:rPr>
              <w:t>32.4 (22.8)</w:t>
            </w:r>
          </w:p>
        </w:tc>
        <w:tc>
          <w:tcPr>
            <w:tcW w:w="1403" w:type="dxa"/>
          </w:tcPr>
          <w:p w14:paraId="1FAEC6EC" w14:textId="77777777" w:rsidR="001130C6" w:rsidRPr="00750C7A" w:rsidRDefault="001130C6" w:rsidP="0072192F">
            <w:pPr>
              <w:pStyle w:val="Tables"/>
              <w:jc w:val="right"/>
              <w:rPr>
                <w:rFonts w:ascii="Calibri" w:hAnsi="Calibri"/>
                <w:sz w:val="18"/>
                <w:szCs w:val="18"/>
              </w:rPr>
            </w:pPr>
            <w:r>
              <w:rPr>
                <w:rFonts w:ascii="Calibri" w:hAnsi="Calibri"/>
                <w:sz w:val="18"/>
                <w:szCs w:val="18"/>
              </w:rPr>
              <w:t>28.4 (20.3)</w:t>
            </w:r>
          </w:p>
        </w:tc>
        <w:tc>
          <w:tcPr>
            <w:tcW w:w="1615" w:type="dxa"/>
          </w:tcPr>
          <w:p w14:paraId="0F120655" w14:textId="77777777" w:rsidR="001130C6" w:rsidRPr="002A7D65" w:rsidRDefault="001130C6" w:rsidP="0072192F">
            <w:pPr>
              <w:pStyle w:val="Tables"/>
              <w:jc w:val="right"/>
              <w:rPr>
                <w:rFonts w:asciiTheme="minorHAnsi" w:hAnsiTheme="minorHAnsi"/>
                <w:b/>
                <w:sz w:val="18"/>
                <w:szCs w:val="18"/>
              </w:rPr>
            </w:pPr>
            <w:r>
              <w:rPr>
                <w:rFonts w:ascii="Calibri" w:hAnsi="Calibri"/>
                <w:sz w:val="18"/>
                <w:szCs w:val="18"/>
              </w:rPr>
              <w:t xml:space="preserve">0.84 (0.75, </w:t>
            </w:r>
            <w:r w:rsidRPr="002A7D65">
              <w:rPr>
                <w:rFonts w:ascii="Calibri" w:hAnsi="Calibri"/>
                <w:sz w:val="18"/>
                <w:szCs w:val="18"/>
              </w:rPr>
              <w:t>0.90)</w:t>
            </w:r>
          </w:p>
        </w:tc>
      </w:tr>
      <w:tr w:rsidR="001130C6" w:rsidRPr="00750C7A" w14:paraId="3FFCF288" w14:textId="77777777" w:rsidTr="001130C6">
        <w:tc>
          <w:tcPr>
            <w:tcW w:w="3114" w:type="dxa"/>
          </w:tcPr>
          <w:p w14:paraId="57CC17E2" w14:textId="77777777" w:rsidR="001130C6" w:rsidRPr="00750C7A" w:rsidRDefault="001130C6" w:rsidP="0072192F">
            <w:pPr>
              <w:pStyle w:val="Tables"/>
              <w:rPr>
                <w:rFonts w:asciiTheme="minorHAnsi" w:hAnsiTheme="minorHAnsi"/>
                <w:sz w:val="18"/>
                <w:szCs w:val="18"/>
              </w:rPr>
            </w:pPr>
            <w:r>
              <w:rPr>
                <w:rFonts w:ascii="Calibri" w:hAnsi="Calibri"/>
                <w:b/>
                <w:sz w:val="18"/>
                <w:szCs w:val="18"/>
              </w:rPr>
              <w:t>S-</w:t>
            </w:r>
            <w:proofErr w:type="spellStart"/>
            <w:r>
              <w:rPr>
                <w:rFonts w:ascii="Calibri" w:hAnsi="Calibri"/>
                <w:b/>
                <w:sz w:val="18"/>
                <w:szCs w:val="18"/>
              </w:rPr>
              <w:t>FMDRS</w:t>
            </w:r>
            <w:proofErr w:type="spellEnd"/>
          </w:p>
        </w:tc>
        <w:tc>
          <w:tcPr>
            <w:tcW w:w="1423" w:type="dxa"/>
          </w:tcPr>
          <w:p w14:paraId="4BBD2AEB" w14:textId="77777777" w:rsidR="001130C6" w:rsidRPr="00750C7A" w:rsidRDefault="001130C6" w:rsidP="0072192F">
            <w:pPr>
              <w:pStyle w:val="Tables"/>
              <w:jc w:val="right"/>
              <w:rPr>
                <w:rFonts w:asciiTheme="minorHAnsi" w:hAnsiTheme="minorHAnsi"/>
                <w:b/>
                <w:sz w:val="18"/>
                <w:szCs w:val="18"/>
              </w:rPr>
            </w:pPr>
          </w:p>
        </w:tc>
        <w:tc>
          <w:tcPr>
            <w:tcW w:w="1461" w:type="dxa"/>
          </w:tcPr>
          <w:p w14:paraId="33244FD7" w14:textId="77777777" w:rsidR="001130C6" w:rsidRPr="00750C7A" w:rsidRDefault="001130C6" w:rsidP="0072192F">
            <w:pPr>
              <w:pStyle w:val="Tables"/>
              <w:jc w:val="right"/>
              <w:rPr>
                <w:rFonts w:asciiTheme="minorHAnsi" w:hAnsiTheme="minorHAnsi"/>
                <w:b/>
                <w:sz w:val="18"/>
                <w:szCs w:val="18"/>
              </w:rPr>
            </w:pPr>
          </w:p>
        </w:tc>
        <w:tc>
          <w:tcPr>
            <w:tcW w:w="1403" w:type="dxa"/>
          </w:tcPr>
          <w:p w14:paraId="1317B61D" w14:textId="77777777" w:rsidR="001130C6" w:rsidRPr="00750C7A" w:rsidRDefault="001130C6" w:rsidP="0072192F">
            <w:pPr>
              <w:pStyle w:val="Tables"/>
              <w:jc w:val="right"/>
              <w:rPr>
                <w:rFonts w:asciiTheme="minorHAnsi" w:hAnsiTheme="minorHAnsi"/>
                <w:b/>
                <w:sz w:val="18"/>
                <w:szCs w:val="18"/>
              </w:rPr>
            </w:pPr>
          </w:p>
        </w:tc>
        <w:tc>
          <w:tcPr>
            <w:tcW w:w="1615" w:type="dxa"/>
          </w:tcPr>
          <w:p w14:paraId="0FB22332" w14:textId="77777777" w:rsidR="001130C6" w:rsidRPr="002A7D65" w:rsidRDefault="001130C6" w:rsidP="0072192F">
            <w:pPr>
              <w:pStyle w:val="Tables"/>
              <w:jc w:val="right"/>
              <w:rPr>
                <w:rFonts w:asciiTheme="minorHAnsi" w:hAnsiTheme="minorHAnsi"/>
                <w:b/>
                <w:sz w:val="18"/>
                <w:szCs w:val="18"/>
              </w:rPr>
            </w:pPr>
          </w:p>
        </w:tc>
      </w:tr>
      <w:tr w:rsidR="001130C6" w:rsidRPr="00750C7A" w14:paraId="6C7214A6" w14:textId="77777777" w:rsidTr="001130C6">
        <w:tc>
          <w:tcPr>
            <w:tcW w:w="3114" w:type="dxa"/>
          </w:tcPr>
          <w:p w14:paraId="65F11C2D" w14:textId="77777777" w:rsidR="001130C6" w:rsidRPr="00750C7A" w:rsidRDefault="001130C6" w:rsidP="0072192F">
            <w:pPr>
              <w:pStyle w:val="Tables"/>
              <w:rPr>
                <w:rFonts w:asciiTheme="minorHAnsi" w:hAnsiTheme="minorHAnsi"/>
                <w:sz w:val="18"/>
                <w:szCs w:val="18"/>
              </w:rPr>
            </w:pPr>
            <w:r w:rsidRPr="00750C7A">
              <w:rPr>
                <w:rFonts w:ascii="Calibri" w:hAnsi="Calibri"/>
                <w:sz w:val="18"/>
                <w:szCs w:val="18"/>
              </w:rPr>
              <w:t>Body region score</w:t>
            </w:r>
          </w:p>
        </w:tc>
        <w:tc>
          <w:tcPr>
            <w:tcW w:w="1423" w:type="dxa"/>
          </w:tcPr>
          <w:p w14:paraId="6DD2E334" w14:textId="77777777" w:rsidR="001130C6" w:rsidRPr="00750C7A" w:rsidRDefault="001130C6" w:rsidP="0072192F">
            <w:pPr>
              <w:pStyle w:val="Tables"/>
              <w:jc w:val="right"/>
              <w:rPr>
                <w:rFonts w:asciiTheme="minorHAnsi" w:hAnsiTheme="minorHAnsi"/>
                <w:b/>
                <w:sz w:val="18"/>
                <w:szCs w:val="18"/>
              </w:rPr>
            </w:pPr>
            <w:r>
              <w:rPr>
                <w:rFonts w:ascii="Calibri" w:hAnsi="Calibri"/>
                <w:sz w:val="18"/>
                <w:szCs w:val="18"/>
              </w:rPr>
              <w:t>9.1 (6.7</w:t>
            </w:r>
            <w:r w:rsidRPr="00750C7A">
              <w:rPr>
                <w:rFonts w:ascii="Calibri" w:hAnsi="Calibri"/>
                <w:sz w:val="18"/>
                <w:szCs w:val="18"/>
              </w:rPr>
              <w:t>)</w:t>
            </w:r>
          </w:p>
        </w:tc>
        <w:tc>
          <w:tcPr>
            <w:tcW w:w="1461" w:type="dxa"/>
          </w:tcPr>
          <w:p w14:paraId="4E634191" w14:textId="77777777" w:rsidR="001130C6" w:rsidRPr="00750C7A" w:rsidRDefault="001130C6" w:rsidP="0072192F">
            <w:pPr>
              <w:pStyle w:val="Tables"/>
              <w:jc w:val="right"/>
              <w:rPr>
                <w:rFonts w:asciiTheme="minorHAnsi" w:hAnsiTheme="minorHAnsi"/>
                <w:b/>
                <w:sz w:val="18"/>
                <w:szCs w:val="18"/>
              </w:rPr>
            </w:pPr>
            <w:r>
              <w:rPr>
                <w:rFonts w:ascii="Calibri" w:hAnsi="Calibri"/>
                <w:sz w:val="18"/>
                <w:szCs w:val="18"/>
              </w:rPr>
              <w:t>9.5 (7.1</w:t>
            </w:r>
            <w:r w:rsidRPr="00750C7A">
              <w:rPr>
                <w:rFonts w:ascii="Calibri" w:hAnsi="Calibri"/>
                <w:sz w:val="18"/>
                <w:szCs w:val="18"/>
              </w:rPr>
              <w:t>)</w:t>
            </w:r>
          </w:p>
        </w:tc>
        <w:tc>
          <w:tcPr>
            <w:tcW w:w="1403" w:type="dxa"/>
          </w:tcPr>
          <w:p w14:paraId="50D7454C" w14:textId="77777777" w:rsidR="001130C6" w:rsidRPr="00750C7A" w:rsidRDefault="001130C6" w:rsidP="0072192F">
            <w:pPr>
              <w:pStyle w:val="Tables"/>
              <w:jc w:val="right"/>
              <w:rPr>
                <w:rFonts w:ascii="Calibri" w:hAnsi="Calibri"/>
                <w:sz w:val="18"/>
                <w:szCs w:val="18"/>
              </w:rPr>
            </w:pPr>
            <w:r>
              <w:rPr>
                <w:rFonts w:ascii="Calibri" w:hAnsi="Calibri"/>
                <w:sz w:val="18"/>
                <w:szCs w:val="18"/>
              </w:rPr>
              <w:t>9.8 (6.9)</w:t>
            </w:r>
          </w:p>
        </w:tc>
        <w:tc>
          <w:tcPr>
            <w:tcW w:w="1615" w:type="dxa"/>
          </w:tcPr>
          <w:p w14:paraId="6D8A447B" w14:textId="77777777" w:rsidR="001130C6" w:rsidRPr="002A7D65" w:rsidRDefault="001130C6" w:rsidP="0072192F">
            <w:pPr>
              <w:pStyle w:val="Tables"/>
              <w:jc w:val="right"/>
              <w:rPr>
                <w:rFonts w:asciiTheme="minorHAnsi" w:hAnsiTheme="minorHAnsi"/>
                <w:b/>
                <w:sz w:val="18"/>
                <w:szCs w:val="18"/>
              </w:rPr>
            </w:pPr>
            <w:r w:rsidRPr="002A7D65">
              <w:rPr>
                <w:rFonts w:ascii="Calibri" w:hAnsi="Calibri"/>
                <w:sz w:val="18"/>
                <w:szCs w:val="18"/>
              </w:rPr>
              <w:t>0.78 (0.68</w:t>
            </w:r>
            <w:r>
              <w:rPr>
                <w:rFonts w:ascii="Calibri" w:hAnsi="Calibri"/>
                <w:sz w:val="18"/>
                <w:szCs w:val="18"/>
              </w:rPr>
              <w:t xml:space="preserve">, </w:t>
            </w:r>
            <w:r w:rsidRPr="002A7D65">
              <w:rPr>
                <w:rFonts w:ascii="Calibri" w:hAnsi="Calibri"/>
                <w:sz w:val="18"/>
                <w:szCs w:val="18"/>
              </w:rPr>
              <w:t>0.86)</w:t>
            </w:r>
          </w:p>
        </w:tc>
      </w:tr>
      <w:tr w:rsidR="001130C6" w:rsidRPr="00750C7A" w14:paraId="7C2CBBEE" w14:textId="77777777" w:rsidTr="001130C6">
        <w:tc>
          <w:tcPr>
            <w:tcW w:w="3114" w:type="dxa"/>
            <w:tcBorders>
              <w:bottom w:val="single" w:sz="4" w:space="0" w:color="auto"/>
            </w:tcBorders>
          </w:tcPr>
          <w:p w14:paraId="6F8F08C8" w14:textId="77777777" w:rsidR="001130C6" w:rsidRPr="00750C7A" w:rsidRDefault="001130C6" w:rsidP="0072192F">
            <w:pPr>
              <w:pStyle w:val="Tables"/>
              <w:rPr>
                <w:rFonts w:asciiTheme="minorHAnsi" w:hAnsiTheme="minorHAnsi"/>
                <w:sz w:val="18"/>
                <w:szCs w:val="18"/>
              </w:rPr>
            </w:pPr>
            <w:r w:rsidRPr="00750C7A">
              <w:rPr>
                <w:rFonts w:ascii="Calibri" w:hAnsi="Calibri"/>
                <w:sz w:val="18"/>
                <w:szCs w:val="18"/>
              </w:rPr>
              <w:t>Function score</w:t>
            </w:r>
            <w:r>
              <w:rPr>
                <w:rFonts w:ascii="Calibri" w:hAnsi="Calibri"/>
                <w:sz w:val="18"/>
                <w:szCs w:val="18"/>
              </w:rPr>
              <w:t xml:space="preserve"> (gait &amp; speech)</w:t>
            </w:r>
          </w:p>
        </w:tc>
        <w:tc>
          <w:tcPr>
            <w:tcW w:w="1423" w:type="dxa"/>
            <w:tcBorders>
              <w:bottom w:val="single" w:sz="4" w:space="0" w:color="auto"/>
            </w:tcBorders>
          </w:tcPr>
          <w:p w14:paraId="5D50D0D3" w14:textId="77777777" w:rsidR="001130C6" w:rsidRPr="00750C7A" w:rsidRDefault="001130C6" w:rsidP="0072192F">
            <w:pPr>
              <w:pStyle w:val="Tables"/>
              <w:jc w:val="right"/>
              <w:rPr>
                <w:rFonts w:asciiTheme="minorHAnsi" w:hAnsiTheme="minorHAnsi"/>
                <w:b/>
                <w:sz w:val="18"/>
                <w:szCs w:val="18"/>
              </w:rPr>
            </w:pPr>
            <w:r>
              <w:rPr>
                <w:rFonts w:ascii="Calibri" w:hAnsi="Calibri"/>
                <w:sz w:val="18"/>
                <w:szCs w:val="18"/>
              </w:rPr>
              <w:t>4.3 (2.8</w:t>
            </w:r>
            <w:r w:rsidRPr="00750C7A">
              <w:rPr>
                <w:rFonts w:ascii="Calibri" w:hAnsi="Calibri"/>
                <w:sz w:val="18"/>
                <w:szCs w:val="18"/>
              </w:rPr>
              <w:t>)</w:t>
            </w:r>
          </w:p>
        </w:tc>
        <w:tc>
          <w:tcPr>
            <w:tcW w:w="1461" w:type="dxa"/>
            <w:tcBorders>
              <w:bottom w:val="single" w:sz="4" w:space="0" w:color="auto"/>
            </w:tcBorders>
          </w:tcPr>
          <w:p w14:paraId="00680559" w14:textId="77777777" w:rsidR="001130C6" w:rsidRPr="00750C7A" w:rsidRDefault="001130C6" w:rsidP="0072192F">
            <w:pPr>
              <w:pStyle w:val="Tables"/>
              <w:jc w:val="right"/>
              <w:rPr>
                <w:rFonts w:asciiTheme="minorHAnsi" w:hAnsiTheme="minorHAnsi"/>
                <w:b/>
                <w:sz w:val="18"/>
                <w:szCs w:val="18"/>
              </w:rPr>
            </w:pPr>
            <w:r>
              <w:rPr>
                <w:rFonts w:ascii="Calibri" w:hAnsi="Calibri"/>
                <w:sz w:val="18"/>
                <w:szCs w:val="18"/>
              </w:rPr>
              <w:t>3.6 (2.7</w:t>
            </w:r>
            <w:r w:rsidRPr="00750C7A">
              <w:rPr>
                <w:rFonts w:ascii="Calibri" w:hAnsi="Calibri"/>
                <w:sz w:val="18"/>
                <w:szCs w:val="18"/>
              </w:rPr>
              <w:t>)</w:t>
            </w:r>
          </w:p>
        </w:tc>
        <w:tc>
          <w:tcPr>
            <w:tcW w:w="1403" w:type="dxa"/>
            <w:tcBorders>
              <w:bottom w:val="single" w:sz="4" w:space="0" w:color="auto"/>
            </w:tcBorders>
          </w:tcPr>
          <w:p w14:paraId="31A1E0E1" w14:textId="77777777" w:rsidR="001130C6" w:rsidRPr="00750C7A" w:rsidRDefault="001130C6" w:rsidP="0072192F">
            <w:pPr>
              <w:pStyle w:val="Tables"/>
              <w:jc w:val="right"/>
              <w:rPr>
                <w:rFonts w:ascii="Calibri" w:hAnsi="Calibri"/>
                <w:sz w:val="18"/>
                <w:szCs w:val="18"/>
              </w:rPr>
            </w:pPr>
            <w:r>
              <w:rPr>
                <w:rFonts w:ascii="Calibri" w:hAnsi="Calibri"/>
                <w:sz w:val="18"/>
                <w:szCs w:val="18"/>
              </w:rPr>
              <w:t>4.2 (2.6)</w:t>
            </w:r>
          </w:p>
        </w:tc>
        <w:tc>
          <w:tcPr>
            <w:tcW w:w="1615" w:type="dxa"/>
            <w:tcBorders>
              <w:bottom w:val="single" w:sz="4" w:space="0" w:color="auto"/>
            </w:tcBorders>
          </w:tcPr>
          <w:p w14:paraId="2A3CDE66" w14:textId="77777777" w:rsidR="001130C6" w:rsidRPr="002A7D65" w:rsidRDefault="001130C6" w:rsidP="0072192F">
            <w:pPr>
              <w:pStyle w:val="Tables"/>
              <w:jc w:val="right"/>
              <w:rPr>
                <w:rFonts w:asciiTheme="minorHAnsi" w:hAnsiTheme="minorHAnsi"/>
                <w:b/>
                <w:sz w:val="18"/>
                <w:szCs w:val="18"/>
              </w:rPr>
            </w:pPr>
            <w:r w:rsidRPr="002A7D65">
              <w:rPr>
                <w:rFonts w:ascii="Calibri" w:hAnsi="Calibri"/>
                <w:sz w:val="18"/>
                <w:szCs w:val="18"/>
              </w:rPr>
              <w:t>0.86 (0</w:t>
            </w:r>
            <w:r>
              <w:rPr>
                <w:rFonts w:ascii="Calibri" w:hAnsi="Calibri"/>
                <w:sz w:val="18"/>
                <w:szCs w:val="18"/>
              </w:rPr>
              <w:t xml:space="preserve">.78, </w:t>
            </w:r>
            <w:r w:rsidRPr="002A7D65">
              <w:rPr>
                <w:rFonts w:ascii="Calibri" w:hAnsi="Calibri"/>
                <w:sz w:val="18"/>
                <w:szCs w:val="18"/>
              </w:rPr>
              <w:t>0.91)</w:t>
            </w:r>
          </w:p>
        </w:tc>
      </w:tr>
      <w:tr w:rsidR="001130C6" w:rsidRPr="00750C7A" w14:paraId="6400B342" w14:textId="77777777" w:rsidTr="001130C6">
        <w:tc>
          <w:tcPr>
            <w:tcW w:w="3114" w:type="dxa"/>
          </w:tcPr>
          <w:p w14:paraId="5B32813C" w14:textId="77777777" w:rsidR="001130C6" w:rsidRPr="00750C7A" w:rsidRDefault="001130C6" w:rsidP="0072192F">
            <w:pPr>
              <w:pStyle w:val="Tables"/>
              <w:rPr>
                <w:rFonts w:asciiTheme="minorHAnsi" w:hAnsiTheme="minorHAnsi"/>
                <w:sz w:val="18"/>
                <w:szCs w:val="18"/>
              </w:rPr>
            </w:pPr>
            <w:r w:rsidRPr="00750C7A">
              <w:rPr>
                <w:rFonts w:ascii="Calibri" w:hAnsi="Calibri"/>
                <w:sz w:val="18"/>
                <w:szCs w:val="18"/>
              </w:rPr>
              <w:t>Total Score</w:t>
            </w:r>
          </w:p>
        </w:tc>
        <w:tc>
          <w:tcPr>
            <w:tcW w:w="1423" w:type="dxa"/>
          </w:tcPr>
          <w:p w14:paraId="3B94CAAA" w14:textId="77777777" w:rsidR="001130C6" w:rsidRPr="00750C7A" w:rsidRDefault="001130C6" w:rsidP="0072192F">
            <w:pPr>
              <w:pStyle w:val="Tables"/>
              <w:jc w:val="right"/>
              <w:rPr>
                <w:rFonts w:asciiTheme="minorHAnsi" w:hAnsiTheme="minorHAnsi"/>
                <w:b/>
                <w:sz w:val="18"/>
                <w:szCs w:val="18"/>
              </w:rPr>
            </w:pPr>
            <w:r>
              <w:rPr>
                <w:rFonts w:ascii="Calibri" w:hAnsi="Calibri"/>
                <w:sz w:val="18"/>
                <w:szCs w:val="18"/>
              </w:rPr>
              <w:t>13.4 (8.5</w:t>
            </w:r>
            <w:r w:rsidRPr="00750C7A">
              <w:rPr>
                <w:rFonts w:ascii="Calibri" w:hAnsi="Calibri"/>
                <w:sz w:val="18"/>
                <w:szCs w:val="18"/>
              </w:rPr>
              <w:t>)</w:t>
            </w:r>
          </w:p>
        </w:tc>
        <w:tc>
          <w:tcPr>
            <w:tcW w:w="1461" w:type="dxa"/>
          </w:tcPr>
          <w:p w14:paraId="562FBCDD" w14:textId="77777777" w:rsidR="001130C6" w:rsidRPr="00750C7A" w:rsidRDefault="001130C6" w:rsidP="0072192F">
            <w:pPr>
              <w:pStyle w:val="Tables"/>
              <w:jc w:val="right"/>
              <w:rPr>
                <w:rFonts w:asciiTheme="minorHAnsi" w:hAnsiTheme="minorHAnsi"/>
                <w:b/>
                <w:sz w:val="18"/>
                <w:szCs w:val="18"/>
              </w:rPr>
            </w:pPr>
            <w:r>
              <w:rPr>
                <w:rFonts w:ascii="Calibri" w:hAnsi="Calibri"/>
                <w:sz w:val="18"/>
                <w:szCs w:val="18"/>
              </w:rPr>
              <w:t>13.1 (8.7</w:t>
            </w:r>
            <w:r w:rsidRPr="00750C7A">
              <w:rPr>
                <w:rFonts w:ascii="Calibri" w:hAnsi="Calibri"/>
                <w:sz w:val="18"/>
                <w:szCs w:val="18"/>
              </w:rPr>
              <w:t>)</w:t>
            </w:r>
          </w:p>
        </w:tc>
        <w:tc>
          <w:tcPr>
            <w:tcW w:w="1403" w:type="dxa"/>
          </w:tcPr>
          <w:p w14:paraId="006D53B7" w14:textId="77777777" w:rsidR="001130C6" w:rsidRPr="00750C7A" w:rsidRDefault="001130C6" w:rsidP="0072192F">
            <w:pPr>
              <w:pStyle w:val="Tables"/>
              <w:jc w:val="right"/>
              <w:rPr>
                <w:rFonts w:ascii="Calibri" w:hAnsi="Calibri"/>
                <w:sz w:val="18"/>
                <w:szCs w:val="18"/>
              </w:rPr>
            </w:pPr>
            <w:r>
              <w:rPr>
                <w:rFonts w:ascii="Calibri" w:hAnsi="Calibri"/>
                <w:sz w:val="18"/>
                <w:szCs w:val="18"/>
              </w:rPr>
              <w:t>14.0 (8.6)</w:t>
            </w:r>
          </w:p>
        </w:tc>
        <w:tc>
          <w:tcPr>
            <w:tcW w:w="1615" w:type="dxa"/>
          </w:tcPr>
          <w:p w14:paraId="7D313665" w14:textId="77777777" w:rsidR="001130C6" w:rsidRPr="002A7D65" w:rsidRDefault="001130C6" w:rsidP="0072192F">
            <w:pPr>
              <w:pStyle w:val="Tables"/>
              <w:jc w:val="right"/>
              <w:rPr>
                <w:rFonts w:asciiTheme="minorHAnsi" w:hAnsiTheme="minorHAnsi"/>
                <w:b/>
                <w:sz w:val="18"/>
                <w:szCs w:val="18"/>
              </w:rPr>
            </w:pPr>
            <w:r w:rsidRPr="002A7D65">
              <w:rPr>
                <w:rFonts w:ascii="Calibri" w:hAnsi="Calibri"/>
                <w:sz w:val="18"/>
                <w:szCs w:val="18"/>
              </w:rPr>
              <w:t>0.85 (0.77</w:t>
            </w:r>
            <w:r>
              <w:rPr>
                <w:rFonts w:ascii="Calibri" w:hAnsi="Calibri"/>
                <w:sz w:val="18"/>
                <w:szCs w:val="18"/>
              </w:rPr>
              <w:t xml:space="preserve">, </w:t>
            </w:r>
            <w:r w:rsidRPr="002A7D65">
              <w:rPr>
                <w:rFonts w:ascii="Calibri" w:hAnsi="Calibri"/>
                <w:sz w:val="18"/>
                <w:szCs w:val="18"/>
              </w:rPr>
              <w:t>0.90)</w:t>
            </w:r>
          </w:p>
        </w:tc>
      </w:tr>
      <w:tr w:rsidR="001130C6" w:rsidRPr="00750C7A" w14:paraId="11721321" w14:textId="77777777" w:rsidTr="001130C6">
        <w:tc>
          <w:tcPr>
            <w:tcW w:w="3114" w:type="dxa"/>
            <w:shd w:val="clear" w:color="auto" w:fill="D9D9D9" w:themeFill="background1" w:themeFillShade="D9"/>
          </w:tcPr>
          <w:p w14:paraId="09E9C605" w14:textId="77777777" w:rsidR="001130C6" w:rsidRPr="00750C7A" w:rsidRDefault="001130C6" w:rsidP="0072192F">
            <w:pPr>
              <w:pStyle w:val="Tables"/>
              <w:rPr>
                <w:rFonts w:asciiTheme="minorHAnsi" w:hAnsiTheme="minorHAnsi"/>
                <w:sz w:val="18"/>
                <w:szCs w:val="18"/>
              </w:rPr>
            </w:pPr>
          </w:p>
        </w:tc>
        <w:tc>
          <w:tcPr>
            <w:tcW w:w="1423" w:type="dxa"/>
            <w:shd w:val="clear" w:color="auto" w:fill="D9D9D9" w:themeFill="background1" w:themeFillShade="D9"/>
          </w:tcPr>
          <w:p w14:paraId="685E5587" w14:textId="77777777" w:rsidR="001130C6" w:rsidRPr="00750C7A" w:rsidRDefault="001130C6" w:rsidP="0072192F">
            <w:pPr>
              <w:pStyle w:val="Tables"/>
              <w:jc w:val="center"/>
              <w:rPr>
                <w:rFonts w:ascii="Calibri" w:hAnsi="Calibri"/>
                <w:b/>
                <w:sz w:val="18"/>
                <w:szCs w:val="18"/>
              </w:rPr>
            </w:pPr>
            <w:proofErr w:type="spellStart"/>
            <w:r w:rsidRPr="00750C7A">
              <w:rPr>
                <w:rFonts w:ascii="Calibri" w:hAnsi="Calibri"/>
                <w:b/>
                <w:sz w:val="18"/>
                <w:szCs w:val="18"/>
              </w:rPr>
              <w:t>Rater</w:t>
            </w:r>
            <w:proofErr w:type="spellEnd"/>
            <w:r w:rsidRPr="00750C7A">
              <w:rPr>
                <w:rFonts w:ascii="Calibri" w:hAnsi="Calibri"/>
                <w:b/>
                <w:sz w:val="18"/>
                <w:szCs w:val="18"/>
              </w:rPr>
              <w:t xml:space="preserve"> 1</w:t>
            </w:r>
          </w:p>
          <w:p w14:paraId="0604003A" w14:textId="77777777" w:rsidR="001130C6" w:rsidRPr="00750C7A" w:rsidRDefault="001130C6" w:rsidP="0072192F">
            <w:pPr>
              <w:pStyle w:val="Tables"/>
              <w:jc w:val="center"/>
              <w:rPr>
                <w:rFonts w:asciiTheme="minorHAnsi" w:hAnsiTheme="minorHAnsi"/>
                <w:b/>
                <w:sz w:val="18"/>
                <w:szCs w:val="18"/>
              </w:rPr>
            </w:pPr>
            <w:r w:rsidRPr="00750C7A">
              <w:rPr>
                <w:rFonts w:ascii="Calibri" w:hAnsi="Calibri"/>
                <w:b/>
                <w:sz w:val="18"/>
                <w:szCs w:val="18"/>
              </w:rPr>
              <w:t>mean (SD)</w:t>
            </w:r>
          </w:p>
        </w:tc>
        <w:tc>
          <w:tcPr>
            <w:tcW w:w="1461" w:type="dxa"/>
            <w:shd w:val="clear" w:color="auto" w:fill="D9D9D9" w:themeFill="background1" w:themeFillShade="D9"/>
          </w:tcPr>
          <w:p w14:paraId="62895EED" w14:textId="77777777" w:rsidR="001130C6" w:rsidRPr="00750C7A" w:rsidRDefault="001130C6" w:rsidP="0072192F">
            <w:pPr>
              <w:pStyle w:val="Tables"/>
              <w:jc w:val="center"/>
              <w:rPr>
                <w:rFonts w:asciiTheme="minorHAnsi" w:hAnsiTheme="minorHAnsi"/>
                <w:b/>
                <w:sz w:val="18"/>
                <w:szCs w:val="18"/>
              </w:rPr>
            </w:pPr>
            <w:r w:rsidRPr="00750C7A">
              <w:rPr>
                <w:rFonts w:ascii="Calibri" w:hAnsi="Calibri"/>
                <w:b/>
                <w:sz w:val="18"/>
                <w:szCs w:val="18"/>
              </w:rPr>
              <w:t>Physiotherapist mean (SD)</w:t>
            </w:r>
          </w:p>
        </w:tc>
        <w:tc>
          <w:tcPr>
            <w:tcW w:w="1403" w:type="dxa"/>
            <w:shd w:val="clear" w:color="auto" w:fill="D9D9D9" w:themeFill="background1" w:themeFillShade="D9"/>
          </w:tcPr>
          <w:p w14:paraId="4B0B8A3B" w14:textId="77777777" w:rsidR="001130C6" w:rsidRPr="00750C7A" w:rsidRDefault="001130C6" w:rsidP="0072192F">
            <w:pPr>
              <w:pStyle w:val="Tables"/>
              <w:jc w:val="center"/>
              <w:rPr>
                <w:rFonts w:ascii="Calibri" w:hAnsi="Calibri"/>
                <w:b/>
                <w:sz w:val="18"/>
                <w:szCs w:val="18"/>
              </w:rPr>
            </w:pPr>
          </w:p>
        </w:tc>
        <w:tc>
          <w:tcPr>
            <w:tcW w:w="1615" w:type="dxa"/>
            <w:shd w:val="clear" w:color="auto" w:fill="D9D9D9" w:themeFill="background1" w:themeFillShade="D9"/>
          </w:tcPr>
          <w:p w14:paraId="14C2D500" w14:textId="77777777" w:rsidR="001130C6" w:rsidRPr="00750C7A" w:rsidRDefault="001130C6" w:rsidP="0072192F">
            <w:pPr>
              <w:pStyle w:val="Tables"/>
              <w:jc w:val="center"/>
              <w:rPr>
                <w:rFonts w:asciiTheme="minorHAnsi" w:hAnsiTheme="minorHAnsi"/>
                <w:b/>
                <w:sz w:val="18"/>
                <w:szCs w:val="18"/>
              </w:rPr>
            </w:pPr>
            <w:r w:rsidRPr="00750C7A">
              <w:rPr>
                <w:rFonts w:ascii="Calibri" w:hAnsi="Calibri"/>
                <w:b/>
                <w:sz w:val="18"/>
                <w:szCs w:val="18"/>
              </w:rPr>
              <w:t>ICC</w:t>
            </w:r>
            <w:r w:rsidRPr="00750C7A">
              <w:rPr>
                <w:rFonts w:ascii="Calibri" w:hAnsi="Calibri"/>
                <w:b/>
                <w:sz w:val="18"/>
                <w:szCs w:val="18"/>
                <w:vertAlign w:val="subscript"/>
              </w:rPr>
              <w:t>(2,1)</w:t>
            </w:r>
          </w:p>
        </w:tc>
      </w:tr>
      <w:tr w:rsidR="001130C6" w:rsidRPr="00750C7A" w14:paraId="4486A561" w14:textId="77777777" w:rsidTr="001130C6">
        <w:tc>
          <w:tcPr>
            <w:tcW w:w="3114" w:type="dxa"/>
            <w:shd w:val="clear" w:color="auto" w:fill="auto"/>
          </w:tcPr>
          <w:p w14:paraId="6054A052" w14:textId="77777777" w:rsidR="001130C6" w:rsidRPr="00750C7A" w:rsidRDefault="001130C6" w:rsidP="0072192F">
            <w:pPr>
              <w:pStyle w:val="Tables"/>
              <w:rPr>
                <w:rFonts w:ascii="Calibri" w:hAnsi="Calibri"/>
                <w:b/>
                <w:sz w:val="18"/>
                <w:szCs w:val="18"/>
              </w:rPr>
            </w:pPr>
            <w:r>
              <w:rPr>
                <w:rFonts w:ascii="Calibri" w:hAnsi="Calibri"/>
                <w:b/>
                <w:sz w:val="18"/>
                <w:szCs w:val="18"/>
              </w:rPr>
              <w:t>S-</w:t>
            </w:r>
            <w:proofErr w:type="spellStart"/>
            <w:r>
              <w:rPr>
                <w:rFonts w:ascii="Calibri" w:hAnsi="Calibri"/>
                <w:b/>
                <w:sz w:val="18"/>
                <w:szCs w:val="18"/>
              </w:rPr>
              <w:t>FMDRS</w:t>
            </w:r>
            <w:proofErr w:type="spellEnd"/>
          </w:p>
        </w:tc>
        <w:tc>
          <w:tcPr>
            <w:tcW w:w="1423" w:type="dxa"/>
            <w:shd w:val="clear" w:color="auto" w:fill="auto"/>
          </w:tcPr>
          <w:p w14:paraId="299740A2" w14:textId="77777777" w:rsidR="001130C6" w:rsidRPr="00750C7A" w:rsidRDefault="001130C6" w:rsidP="0072192F">
            <w:pPr>
              <w:pStyle w:val="Tables"/>
              <w:jc w:val="right"/>
              <w:rPr>
                <w:rFonts w:ascii="Calibri" w:hAnsi="Calibri"/>
                <w:b/>
                <w:sz w:val="18"/>
                <w:szCs w:val="18"/>
              </w:rPr>
            </w:pPr>
          </w:p>
        </w:tc>
        <w:tc>
          <w:tcPr>
            <w:tcW w:w="1461" w:type="dxa"/>
            <w:shd w:val="clear" w:color="auto" w:fill="auto"/>
          </w:tcPr>
          <w:p w14:paraId="2A974E56" w14:textId="77777777" w:rsidR="001130C6" w:rsidRPr="00750C7A" w:rsidRDefault="001130C6" w:rsidP="0072192F">
            <w:pPr>
              <w:pStyle w:val="Tables"/>
              <w:jc w:val="right"/>
              <w:rPr>
                <w:rFonts w:ascii="Calibri" w:hAnsi="Calibri"/>
                <w:b/>
                <w:sz w:val="18"/>
                <w:szCs w:val="18"/>
              </w:rPr>
            </w:pPr>
          </w:p>
        </w:tc>
        <w:tc>
          <w:tcPr>
            <w:tcW w:w="1403" w:type="dxa"/>
          </w:tcPr>
          <w:p w14:paraId="09A4F7A9" w14:textId="77777777" w:rsidR="001130C6" w:rsidRPr="00750C7A" w:rsidRDefault="001130C6" w:rsidP="0072192F">
            <w:pPr>
              <w:pStyle w:val="Tables"/>
              <w:jc w:val="right"/>
              <w:rPr>
                <w:rFonts w:ascii="Calibri" w:hAnsi="Calibri"/>
                <w:b/>
                <w:sz w:val="18"/>
                <w:szCs w:val="18"/>
              </w:rPr>
            </w:pPr>
          </w:p>
        </w:tc>
        <w:tc>
          <w:tcPr>
            <w:tcW w:w="1615" w:type="dxa"/>
            <w:shd w:val="clear" w:color="auto" w:fill="auto"/>
          </w:tcPr>
          <w:p w14:paraId="18BDCDA3" w14:textId="77777777" w:rsidR="001130C6" w:rsidRPr="005970EE" w:rsidRDefault="001130C6" w:rsidP="0072192F">
            <w:pPr>
              <w:pStyle w:val="Tables"/>
              <w:jc w:val="right"/>
              <w:rPr>
                <w:rFonts w:ascii="Calibri" w:hAnsi="Calibri"/>
                <w:b/>
                <w:sz w:val="18"/>
                <w:szCs w:val="18"/>
              </w:rPr>
            </w:pPr>
          </w:p>
        </w:tc>
      </w:tr>
      <w:tr w:rsidR="001130C6" w:rsidRPr="00750C7A" w14:paraId="22BE42D5" w14:textId="77777777" w:rsidTr="001130C6">
        <w:tc>
          <w:tcPr>
            <w:tcW w:w="3114" w:type="dxa"/>
          </w:tcPr>
          <w:p w14:paraId="7C8358CB" w14:textId="77777777" w:rsidR="001130C6" w:rsidRPr="00750C7A" w:rsidRDefault="001130C6" w:rsidP="0072192F">
            <w:pPr>
              <w:pStyle w:val="Tables"/>
              <w:rPr>
                <w:rFonts w:asciiTheme="minorHAnsi" w:hAnsiTheme="minorHAnsi"/>
                <w:sz w:val="18"/>
                <w:szCs w:val="18"/>
              </w:rPr>
            </w:pPr>
            <w:r w:rsidRPr="00750C7A">
              <w:rPr>
                <w:rFonts w:ascii="Calibri" w:hAnsi="Calibri"/>
                <w:sz w:val="18"/>
                <w:szCs w:val="18"/>
              </w:rPr>
              <w:t>Body region score</w:t>
            </w:r>
          </w:p>
        </w:tc>
        <w:tc>
          <w:tcPr>
            <w:tcW w:w="1423" w:type="dxa"/>
          </w:tcPr>
          <w:p w14:paraId="55F26CCA" w14:textId="77777777" w:rsidR="001130C6" w:rsidRPr="00750C7A" w:rsidRDefault="001130C6" w:rsidP="0072192F">
            <w:pPr>
              <w:pStyle w:val="Tables"/>
              <w:jc w:val="right"/>
              <w:rPr>
                <w:rFonts w:asciiTheme="minorHAnsi" w:hAnsiTheme="minorHAnsi"/>
                <w:b/>
                <w:sz w:val="18"/>
                <w:szCs w:val="18"/>
              </w:rPr>
            </w:pPr>
            <w:r>
              <w:rPr>
                <w:rFonts w:ascii="Calibri" w:hAnsi="Calibri"/>
                <w:sz w:val="18"/>
                <w:szCs w:val="18"/>
              </w:rPr>
              <w:t>9.1 (6.7</w:t>
            </w:r>
            <w:r w:rsidRPr="00750C7A">
              <w:rPr>
                <w:rFonts w:ascii="Calibri" w:hAnsi="Calibri"/>
                <w:sz w:val="18"/>
                <w:szCs w:val="18"/>
              </w:rPr>
              <w:t>)</w:t>
            </w:r>
          </w:p>
        </w:tc>
        <w:tc>
          <w:tcPr>
            <w:tcW w:w="1461" w:type="dxa"/>
          </w:tcPr>
          <w:p w14:paraId="504463C3" w14:textId="77777777" w:rsidR="001130C6" w:rsidRPr="00750C7A" w:rsidRDefault="001130C6" w:rsidP="0072192F">
            <w:pPr>
              <w:pStyle w:val="Tables"/>
              <w:jc w:val="right"/>
              <w:rPr>
                <w:rFonts w:asciiTheme="minorHAnsi" w:hAnsiTheme="minorHAnsi"/>
                <w:b/>
                <w:sz w:val="18"/>
                <w:szCs w:val="18"/>
              </w:rPr>
            </w:pPr>
            <w:r>
              <w:rPr>
                <w:rFonts w:ascii="Calibri" w:hAnsi="Calibri"/>
                <w:sz w:val="18"/>
                <w:szCs w:val="18"/>
              </w:rPr>
              <w:t>9.9  (8.5</w:t>
            </w:r>
            <w:r w:rsidRPr="00750C7A">
              <w:rPr>
                <w:rFonts w:ascii="Calibri" w:hAnsi="Calibri"/>
                <w:sz w:val="18"/>
                <w:szCs w:val="18"/>
              </w:rPr>
              <w:t>)</w:t>
            </w:r>
          </w:p>
        </w:tc>
        <w:tc>
          <w:tcPr>
            <w:tcW w:w="1403" w:type="dxa"/>
          </w:tcPr>
          <w:p w14:paraId="6AB41CA2" w14:textId="77777777" w:rsidR="001130C6" w:rsidRPr="00750C7A" w:rsidRDefault="001130C6" w:rsidP="0072192F">
            <w:pPr>
              <w:pStyle w:val="Tables"/>
              <w:jc w:val="right"/>
              <w:rPr>
                <w:rFonts w:ascii="Calibri" w:hAnsi="Calibri"/>
                <w:sz w:val="18"/>
                <w:szCs w:val="18"/>
              </w:rPr>
            </w:pPr>
          </w:p>
        </w:tc>
        <w:tc>
          <w:tcPr>
            <w:tcW w:w="1615" w:type="dxa"/>
          </w:tcPr>
          <w:p w14:paraId="1ABB692A" w14:textId="77777777" w:rsidR="001130C6" w:rsidRPr="005970EE" w:rsidRDefault="001130C6" w:rsidP="0072192F">
            <w:pPr>
              <w:pStyle w:val="Tables"/>
              <w:jc w:val="right"/>
              <w:rPr>
                <w:rFonts w:asciiTheme="minorHAnsi" w:hAnsiTheme="minorHAnsi"/>
                <w:b/>
                <w:sz w:val="18"/>
                <w:szCs w:val="18"/>
              </w:rPr>
            </w:pPr>
            <w:r>
              <w:rPr>
                <w:rFonts w:ascii="Calibri" w:hAnsi="Calibri"/>
                <w:sz w:val="18"/>
                <w:szCs w:val="18"/>
              </w:rPr>
              <w:t xml:space="preserve">0.81 (0.70, </w:t>
            </w:r>
            <w:r w:rsidRPr="005970EE">
              <w:rPr>
                <w:rFonts w:ascii="Calibri" w:hAnsi="Calibri"/>
                <w:sz w:val="18"/>
                <w:szCs w:val="18"/>
              </w:rPr>
              <w:t>0.89)</w:t>
            </w:r>
          </w:p>
        </w:tc>
      </w:tr>
      <w:tr w:rsidR="001130C6" w:rsidRPr="00750C7A" w14:paraId="74BCC5B4" w14:textId="77777777" w:rsidTr="001130C6">
        <w:tc>
          <w:tcPr>
            <w:tcW w:w="3114" w:type="dxa"/>
          </w:tcPr>
          <w:p w14:paraId="78169F4C" w14:textId="77777777" w:rsidR="001130C6" w:rsidRPr="00750C7A" w:rsidRDefault="001130C6" w:rsidP="0072192F">
            <w:pPr>
              <w:pStyle w:val="Tables"/>
              <w:rPr>
                <w:rFonts w:asciiTheme="minorHAnsi" w:hAnsiTheme="minorHAnsi"/>
                <w:sz w:val="18"/>
                <w:szCs w:val="18"/>
              </w:rPr>
            </w:pPr>
            <w:r w:rsidRPr="00750C7A">
              <w:rPr>
                <w:rFonts w:ascii="Calibri" w:hAnsi="Calibri"/>
                <w:sz w:val="18"/>
                <w:szCs w:val="18"/>
              </w:rPr>
              <w:t>Function score</w:t>
            </w:r>
            <w:r>
              <w:rPr>
                <w:rFonts w:ascii="Calibri" w:hAnsi="Calibri"/>
                <w:sz w:val="18"/>
                <w:szCs w:val="18"/>
              </w:rPr>
              <w:t xml:space="preserve"> (gait &amp; speech)</w:t>
            </w:r>
          </w:p>
        </w:tc>
        <w:tc>
          <w:tcPr>
            <w:tcW w:w="1423" w:type="dxa"/>
            <w:tcBorders>
              <w:bottom w:val="single" w:sz="4" w:space="0" w:color="auto"/>
            </w:tcBorders>
          </w:tcPr>
          <w:p w14:paraId="16EA101C" w14:textId="77777777" w:rsidR="001130C6" w:rsidRPr="00750C7A" w:rsidRDefault="001130C6" w:rsidP="0072192F">
            <w:pPr>
              <w:pStyle w:val="Tables"/>
              <w:jc w:val="right"/>
              <w:rPr>
                <w:rFonts w:asciiTheme="minorHAnsi" w:hAnsiTheme="minorHAnsi"/>
                <w:b/>
                <w:sz w:val="18"/>
                <w:szCs w:val="18"/>
              </w:rPr>
            </w:pPr>
            <w:r>
              <w:rPr>
                <w:rFonts w:ascii="Calibri" w:hAnsi="Calibri"/>
                <w:sz w:val="18"/>
                <w:szCs w:val="18"/>
              </w:rPr>
              <w:t>4.3 (2.8</w:t>
            </w:r>
            <w:r w:rsidRPr="00750C7A">
              <w:rPr>
                <w:rFonts w:ascii="Calibri" w:hAnsi="Calibri"/>
                <w:sz w:val="18"/>
                <w:szCs w:val="18"/>
              </w:rPr>
              <w:t>)</w:t>
            </w:r>
          </w:p>
        </w:tc>
        <w:tc>
          <w:tcPr>
            <w:tcW w:w="1461" w:type="dxa"/>
            <w:tcBorders>
              <w:bottom w:val="single" w:sz="4" w:space="0" w:color="auto"/>
            </w:tcBorders>
          </w:tcPr>
          <w:p w14:paraId="2C78D26C" w14:textId="77777777" w:rsidR="001130C6" w:rsidRPr="00750C7A" w:rsidRDefault="001130C6" w:rsidP="0072192F">
            <w:pPr>
              <w:pStyle w:val="Tables"/>
              <w:jc w:val="right"/>
              <w:rPr>
                <w:rFonts w:asciiTheme="minorHAnsi" w:hAnsiTheme="minorHAnsi"/>
                <w:b/>
                <w:sz w:val="18"/>
                <w:szCs w:val="18"/>
              </w:rPr>
            </w:pPr>
            <w:r>
              <w:rPr>
                <w:rFonts w:ascii="Calibri" w:hAnsi="Calibri"/>
                <w:sz w:val="18"/>
                <w:szCs w:val="18"/>
              </w:rPr>
              <w:t xml:space="preserve"> 4.3  (2.9</w:t>
            </w:r>
            <w:r w:rsidRPr="00750C7A">
              <w:rPr>
                <w:rFonts w:ascii="Calibri" w:hAnsi="Calibri"/>
                <w:sz w:val="18"/>
                <w:szCs w:val="18"/>
              </w:rPr>
              <w:t>)</w:t>
            </w:r>
          </w:p>
        </w:tc>
        <w:tc>
          <w:tcPr>
            <w:tcW w:w="1403" w:type="dxa"/>
            <w:tcBorders>
              <w:bottom w:val="single" w:sz="4" w:space="0" w:color="auto"/>
            </w:tcBorders>
          </w:tcPr>
          <w:p w14:paraId="322D4151" w14:textId="77777777" w:rsidR="001130C6" w:rsidRPr="00750C7A" w:rsidRDefault="001130C6" w:rsidP="0072192F">
            <w:pPr>
              <w:pStyle w:val="Tables"/>
              <w:jc w:val="right"/>
              <w:rPr>
                <w:rFonts w:ascii="Calibri" w:hAnsi="Calibri"/>
                <w:sz w:val="18"/>
                <w:szCs w:val="18"/>
              </w:rPr>
            </w:pPr>
          </w:p>
        </w:tc>
        <w:tc>
          <w:tcPr>
            <w:tcW w:w="1615" w:type="dxa"/>
            <w:tcBorders>
              <w:bottom w:val="single" w:sz="4" w:space="0" w:color="auto"/>
            </w:tcBorders>
          </w:tcPr>
          <w:p w14:paraId="0D2F903A" w14:textId="77777777" w:rsidR="001130C6" w:rsidRPr="005970EE" w:rsidRDefault="001130C6" w:rsidP="0072192F">
            <w:pPr>
              <w:pStyle w:val="Tables"/>
              <w:jc w:val="right"/>
              <w:rPr>
                <w:rFonts w:asciiTheme="minorHAnsi" w:hAnsiTheme="minorHAnsi"/>
                <w:b/>
                <w:sz w:val="18"/>
                <w:szCs w:val="18"/>
              </w:rPr>
            </w:pPr>
            <w:r w:rsidRPr="005970EE">
              <w:rPr>
                <w:rFonts w:ascii="Calibri" w:hAnsi="Calibri"/>
                <w:sz w:val="18"/>
                <w:szCs w:val="18"/>
              </w:rPr>
              <w:t>0.93 (0.88</w:t>
            </w:r>
            <w:r>
              <w:rPr>
                <w:rFonts w:ascii="Calibri" w:hAnsi="Calibri"/>
                <w:sz w:val="18"/>
                <w:szCs w:val="18"/>
              </w:rPr>
              <w:t xml:space="preserve">, </w:t>
            </w:r>
            <w:r w:rsidRPr="005970EE">
              <w:rPr>
                <w:rFonts w:ascii="Calibri" w:hAnsi="Calibri"/>
                <w:sz w:val="18"/>
                <w:szCs w:val="18"/>
              </w:rPr>
              <w:t>0.96)</w:t>
            </w:r>
          </w:p>
        </w:tc>
      </w:tr>
      <w:tr w:rsidR="001130C6" w:rsidRPr="00750C7A" w14:paraId="61DF24A8" w14:textId="77777777" w:rsidTr="001130C6">
        <w:tc>
          <w:tcPr>
            <w:tcW w:w="3114" w:type="dxa"/>
            <w:tcBorders>
              <w:bottom w:val="single" w:sz="4" w:space="0" w:color="auto"/>
            </w:tcBorders>
          </w:tcPr>
          <w:p w14:paraId="08F972EB" w14:textId="77777777" w:rsidR="001130C6" w:rsidRPr="00750C7A" w:rsidRDefault="001130C6" w:rsidP="0072192F">
            <w:pPr>
              <w:pStyle w:val="Tables"/>
              <w:rPr>
                <w:rFonts w:asciiTheme="minorHAnsi" w:hAnsiTheme="minorHAnsi"/>
                <w:sz w:val="18"/>
                <w:szCs w:val="18"/>
              </w:rPr>
            </w:pPr>
            <w:r w:rsidRPr="00750C7A">
              <w:rPr>
                <w:rFonts w:ascii="Calibri" w:hAnsi="Calibri"/>
                <w:sz w:val="18"/>
                <w:szCs w:val="18"/>
              </w:rPr>
              <w:t>Total Score</w:t>
            </w:r>
          </w:p>
        </w:tc>
        <w:tc>
          <w:tcPr>
            <w:tcW w:w="1423" w:type="dxa"/>
          </w:tcPr>
          <w:p w14:paraId="64BA63D5" w14:textId="77777777" w:rsidR="001130C6" w:rsidRPr="00750C7A" w:rsidRDefault="001130C6" w:rsidP="0072192F">
            <w:pPr>
              <w:pStyle w:val="Tables"/>
              <w:jc w:val="right"/>
              <w:rPr>
                <w:rFonts w:asciiTheme="minorHAnsi" w:hAnsiTheme="minorHAnsi"/>
                <w:b/>
                <w:sz w:val="18"/>
                <w:szCs w:val="18"/>
              </w:rPr>
            </w:pPr>
            <w:r>
              <w:rPr>
                <w:rFonts w:ascii="Calibri" w:hAnsi="Calibri"/>
                <w:sz w:val="18"/>
                <w:szCs w:val="18"/>
              </w:rPr>
              <w:t>13.4 (8.5</w:t>
            </w:r>
            <w:r w:rsidRPr="00750C7A">
              <w:rPr>
                <w:rFonts w:ascii="Calibri" w:hAnsi="Calibri"/>
                <w:sz w:val="18"/>
                <w:szCs w:val="18"/>
              </w:rPr>
              <w:t>)</w:t>
            </w:r>
          </w:p>
        </w:tc>
        <w:tc>
          <w:tcPr>
            <w:tcW w:w="1461" w:type="dxa"/>
            <w:tcBorders>
              <w:bottom w:val="single" w:sz="4" w:space="0" w:color="auto"/>
            </w:tcBorders>
          </w:tcPr>
          <w:p w14:paraId="5D94C0A3" w14:textId="77777777" w:rsidR="001130C6" w:rsidRPr="00750C7A" w:rsidRDefault="001130C6" w:rsidP="0072192F">
            <w:pPr>
              <w:pStyle w:val="Tables"/>
              <w:jc w:val="right"/>
              <w:rPr>
                <w:rFonts w:asciiTheme="minorHAnsi" w:hAnsiTheme="minorHAnsi"/>
                <w:b/>
                <w:sz w:val="18"/>
                <w:szCs w:val="18"/>
              </w:rPr>
            </w:pPr>
            <w:r>
              <w:rPr>
                <w:rFonts w:ascii="Calibri" w:hAnsi="Calibri"/>
                <w:sz w:val="18"/>
                <w:szCs w:val="18"/>
              </w:rPr>
              <w:t xml:space="preserve"> 14.2 (10.6</w:t>
            </w:r>
            <w:r w:rsidRPr="00750C7A">
              <w:rPr>
                <w:rFonts w:ascii="Calibri" w:hAnsi="Calibri"/>
                <w:sz w:val="18"/>
                <w:szCs w:val="18"/>
              </w:rPr>
              <w:t>)</w:t>
            </w:r>
          </w:p>
        </w:tc>
        <w:tc>
          <w:tcPr>
            <w:tcW w:w="1403" w:type="dxa"/>
            <w:tcBorders>
              <w:bottom w:val="single" w:sz="4" w:space="0" w:color="auto"/>
            </w:tcBorders>
          </w:tcPr>
          <w:p w14:paraId="2EAF1A63" w14:textId="77777777" w:rsidR="001130C6" w:rsidRPr="00750C7A" w:rsidRDefault="001130C6" w:rsidP="0072192F">
            <w:pPr>
              <w:pStyle w:val="Tables"/>
              <w:jc w:val="right"/>
              <w:rPr>
                <w:rFonts w:ascii="Calibri" w:hAnsi="Calibri"/>
                <w:sz w:val="18"/>
                <w:szCs w:val="18"/>
              </w:rPr>
            </w:pPr>
          </w:p>
        </w:tc>
        <w:tc>
          <w:tcPr>
            <w:tcW w:w="1615" w:type="dxa"/>
            <w:tcBorders>
              <w:bottom w:val="single" w:sz="4" w:space="0" w:color="auto"/>
            </w:tcBorders>
          </w:tcPr>
          <w:p w14:paraId="0E941465" w14:textId="77777777" w:rsidR="001130C6" w:rsidRPr="005970EE" w:rsidRDefault="001130C6" w:rsidP="0072192F">
            <w:pPr>
              <w:pStyle w:val="Tables"/>
              <w:jc w:val="right"/>
              <w:rPr>
                <w:rFonts w:asciiTheme="minorHAnsi" w:hAnsiTheme="minorHAnsi"/>
                <w:b/>
                <w:sz w:val="18"/>
                <w:szCs w:val="18"/>
              </w:rPr>
            </w:pPr>
            <w:r w:rsidRPr="005970EE">
              <w:rPr>
                <w:rFonts w:ascii="Calibri" w:hAnsi="Calibri"/>
                <w:sz w:val="18"/>
                <w:szCs w:val="18"/>
              </w:rPr>
              <w:t>0.85 (0.76</w:t>
            </w:r>
            <w:r>
              <w:rPr>
                <w:rFonts w:ascii="Calibri" w:hAnsi="Calibri"/>
                <w:sz w:val="18"/>
                <w:szCs w:val="18"/>
              </w:rPr>
              <w:t xml:space="preserve">, </w:t>
            </w:r>
            <w:r w:rsidRPr="005970EE">
              <w:rPr>
                <w:rFonts w:ascii="Calibri" w:hAnsi="Calibri"/>
                <w:sz w:val="18"/>
                <w:szCs w:val="18"/>
              </w:rPr>
              <w:t>0.91)</w:t>
            </w:r>
          </w:p>
        </w:tc>
      </w:tr>
      <w:tr w:rsidR="001130C6" w:rsidRPr="00750C7A" w14:paraId="2B927BF1" w14:textId="77777777" w:rsidTr="001130C6">
        <w:tc>
          <w:tcPr>
            <w:tcW w:w="3114" w:type="dxa"/>
            <w:shd w:val="clear" w:color="auto" w:fill="D9D9D9" w:themeFill="background1" w:themeFillShade="D9"/>
          </w:tcPr>
          <w:p w14:paraId="488E2330" w14:textId="77777777" w:rsidR="001130C6" w:rsidRPr="00750C7A" w:rsidRDefault="001130C6" w:rsidP="0072192F">
            <w:pPr>
              <w:pStyle w:val="Tables"/>
              <w:jc w:val="center"/>
              <w:rPr>
                <w:rFonts w:asciiTheme="minorHAnsi" w:hAnsiTheme="minorHAnsi"/>
                <w:sz w:val="18"/>
                <w:szCs w:val="18"/>
              </w:rPr>
            </w:pPr>
          </w:p>
        </w:tc>
        <w:tc>
          <w:tcPr>
            <w:tcW w:w="1423" w:type="dxa"/>
            <w:shd w:val="clear" w:color="auto" w:fill="D9D9D9" w:themeFill="background1" w:themeFillShade="D9"/>
          </w:tcPr>
          <w:p w14:paraId="0FE8C055" w14:textId="77777777" w:rsidR="001130C6" w:rsidRPr="00750C7A" w:rsidRDefault="001130C6" w:rsidP="0072192F">
            <w:pPr>
              <w:pStyle w:val="Tables"/>
              <w:jc w:val="center"/>
              <w:rPr>
                <w:rFonts w:asciiTheme="minorHAnsi" w:hAnsiTheme="minorHAnsi"/>
                <w:b/>
                <w:sz w:val="18"/>
                <w:szCs w:val="18"/>
              </w:rPr>
            </w:pPr>
            <w:proofErr w:type="spellStart"/>
            <w:r w:rsidRPr="00750C7A">
              <w:rPr>
                <w:rFonts w:asciiTheme="minorHAnsi" w:hAnsiTheme="minorHAnsi"/>
                <w:b/>
                <w:sz w:val="18"/>
                <w:szCs w:val="18"/>
              </w:rPr>
              <w:t>Rater</w:t>
            </w:r>
            <w:proofErr w:type="spellEnd"/>
            <w:r w:rsidRPr="00750C7A">
              <w:rPr>
                <w:rFonts w:asciiTheme="minorHAnsi" w:hAnsiTheme="minorHAnsi"/>
                <w:b/>
                <w:sz w:val="18"/>
                <w:szCs w:val="18"/>
              </w:rPr>
              <w:t xml:space="preserve"> 1, No. observations</w:t>
            </w:r>
          </w:p>
        </w:tc>
        <w:tc>
          <w:tcPr>
            <w:tcW w:w="1461" w:type="dxa"/>
            <w:shd w:val="clear" w:color="auto" w:fill="D9D9D9" w:themeFill="background1" w:themeFillShade="D9"/>
          </w:tcPr>
          <w:p w14:paraId="6F2732D3" w14:textId="77777777" w:rsidR="001130C6" w:rsidRPr="00750C7A" w:rsidRDefault="001130C6" w:rsidP="0072192F">
            <w:pPr>
              <w:pStyle w:val="Tables"/>
              <w:jc w:val="center"/>
              <w:rPr>
                <w:rFonts w:asciiTheme="minorHAnsi" w:hAnsiTheme="minorHAnsi"/>
                <w:b/>
                <w:sz w:val="18"/>
                <w:szCs w:val="18"/>
              </w:rPr>
            </w:pPr>
            <w:proofErr w:type="spellStart"/>
            <w:r w:rsidRPr="00750C7A">
              <w:rPr>
                <w:rFonts w:asciiTheme="minorHAnsi" w:hAnsiTheme="minorHAnsi"/>
                <w:b/>
                <w:sz w:val="18"/>
                <w:szCs w:val="18"/>
              </w:rPr>
              <w:t>Rater</w:t>
            </w:r>
            <w:proofErr w:type="spellEnd"/>
            <w:r w:rsidRPr="00750C7A">
              <w:rPr>
                <w:rFonts w:asciiTheme="minorHAnsi" w:hAnsiTheme="minorHAnsi"/>
                <w:b/>
                <w:sz w:val="18"/>
                <w:szCs w:val="18"/>
              </w:rPr>
              <w:t xml:space="preserve"> 2, No. observations</w:t>
            </w:r>
          </w:p>
        </w:tc>
        <w:tc>
          <w:tcPr>
            <w:tcW w:w="1403" w:type="dxa"/>
            <w:shd w:val="clear" w:color="auto" w:fill="D9D9D9" w:themeFill="background1" w:themeFillShade="D9"/>
          </w:tcPr>
          <w:p w14:paraId="4DD5C076" w14:textId="77777777" w:rsidR="001130C6" w:rsidRPr="00750C7A" w:rsidRDefault="001130C6" w:rsidP="0072192F">
            <w:pPr>
              <w:pStyle w:val="Tables"/>
              <w:jc w:val="center"/>
              <w:rPr>
                <w:rFonts w:asciiTheme="minorHAnsi" w:hAnsiTheme="minorHAnsi"/>
                <w:b/>
                <w:sz w:val="18"/>
                <w:szCs w:val="18"/>
              </w:rPr>
            </w:pPr>
            <w:proofErr w:type="spellStart"/>
            <w:r>
              <w:rPr>
                <w:rFonts w:asciiTheme="minorHAnsi" w:hAnsiTheme="minorHAnsi"/>
                <w:b/>
                <w:sz w:val="18"/>
                <w:szCs w:val="18"/>
              </w:rPr>
              <w:t>Rater</w:t>
            </w:r>
            <w:proofErr w:type="spellEnd"/>
            <w:r>
              <w:rPr>
                <w:rFonts w:asciiTheme="minorHAnsi" w:hAnsiTheme="minorHAnsi"/>
                <w:b/>
                <w:sz w:val="18"/>
                <w:szCs w:val="18"/>
              </w:rPr>
              <w:t xml:space="preserve"> 3, No. observations</w:t>
            </w:r>
          </w:p>
        </w:tc>
        <w:tc>
          <w:tcPr>
            <w:tcW w:w="1615" w:type="dxa"/>
            <w:shd w:val="clear" w:color="auto" w:fill="D9D9D9" w:themeFill="background1" w:themeFillShade="D9"/>
          </w:tcPr>
          <w:p w14:paraId="1C4559CB" w14:textId="77777777" w:rsidR="001130C6" w:rsidRPr="00750C7A" w:rsidRDefault="001130C6" w:rsidP="0072192F">
            <w:pPr>
              <w:pStyle w:val="Tables"/>
              <w:jc w:val="center"/>
              <w:rPr>
                <w:rFonts w:asciiTheme="minorHAnsi" w:hAnsiTheme="minorHAnsi"/>
                <w:b/>
                <w:sz w:val="18"/>
                <w:szCs w:val="18"/>
              </w:rPr>
            </w:pPr>
            <w:r w:rsidRPr="00750C7A">
              <w:rPr>
                <w:rFonts w:asciiTheme="minorHAnsi" w:hAnsiTheme="minorHAnsi"/>
                <w:b/>
                <w:sz w:val="18"/>
                <w:szCs w:val="18"/>
              </w:rPr>
              <w:t>kappa (95% CI)</w:t>
            </w:r>
          </w:p>
        </w:tc>
      </w:tr>
      <w:tr w:rsidR="001130C6" w:rsidRPr="00750C7A" w14:paraId="3E8501B9" w14:textId="77777777" w:rsidTr="001130C6">
        <w:tc>
          <w:tcPr>
            <w:tcW w:w="3114" w:type="dxa"/>
          </w:tcPr>
          <w:p w14:paraId="2DA9930F" w14:textId="77777777" w:rsidR="001130C6" w:rsidRPr="00750C7A" w:rsidRDefault="001130C6" w:rsidP="0072192F">
            <w:pPr>
              <w:pStyle w:val="Tables"/>
              <w:rPr>
                <w:rFonts w:asciiTheme="minorHAnsi" w:hAnsiTheme="minorHAnsi"/>
                <w:b/>
                <w:sz w:val="18"/>
                <w:szCs w:val="18"/>
              </w:rPr>
            </w:pPr>
            <w:r w:rsidRPr="00750C7A">
              <w:rPr>
                <w:rFonts w:asciiTheme="minorHAnsi" w:hAnsiTheme="minorHAnsi"/>
                <w:b/>
                <w:sz w:val="18"/>
                <w:szCs w:val="18"/>
              </w:rPr>
              <w:t>Phenomenology (</w:t>
            </w:r>
            <w:proofErr w:type="spellStart"/>
            <w:r w:rsidRPr="00750C7A">
              <w:rPr>
                <w:rFonts w:asciiTheme="minorHAnsi" w:hAnsiTheme="minorHAnsi"/>
                <w:b/>
                <w:sz w:val="18"/>
                <w:szCs w:val="18"/>
              </w:rPr>
              <w:t>PMDRS</w:t>
            </w:r>
            <w:proofErr w:type="spellEnd"/>
            <w:r w:rsidRPr="00750C7A">
              <w:rPr>
                <w:rFonts w:asciiTheme="minorHAnsi" w:hAnsiTheme="minorHAnsi"/>
                <w:b/>
                <w:sz w:val="18"/>
                <w:szCs w:val="18"/>
              </w:rPr>
              <w:t>)</w:t>
            </w:r>
          </w:p>
        </w:tc>
        <w:tc>
          <w:tcPr>
            <w:tcW w:w="1423" w:type="dxa"/>
          </w:tcPr>
          <w:p w14:paraId="5D7B7D5D" w14:textId="77777777" w:rsidR="001130C6" w:rsidRPr="00750C7A" w:rsidRDefault="001130C6" w:rsidP="0072192F">
            <w:pPr>
              <w:pStyle w:val="Tables"/>
              <w:rPr>
                <w:rFonts w:asciiTheme="minorHAnsi" w:hAnsiTheme="minorHAnsi"/>
                <w:sz w:val="18"/>
                <w:szCs w:val="18"/>
              </w:rPr>
            </w:pPr>
          </w:p>
        </w:tc>
        <w:tc>
          <w:tcPr>
            <w:tcW w:w="1461" w:type="dxa"/>
          </w:tcPr>
          <w:p w14:paraId="65854D99" w14:textId="77777777" w:rsidR="001130C6" w:rsidRPr="00750C7A" w:rsidRDefault="001130C6" w:rsidP="0072192F">
            <w:pPr>
              <w:pStyle w:val="Tables"/>
              <w:rPr>
                <w:rFonts w:asciiTheme="minorHAnsi" w:hAnsiTheme="minorHAnsi"/>
                <w:sz w:val="18"/>
                <w:szCs w:val="18"/>
              </w:rPr>
            </w:pPr>
          </w:p>
        </w:tc>
        <w:tc>
          <w:tcPr>
            <w:tcW w:w="1403" w:type="dxa"/>
          </w:tcPr>
          <w:p w14:paraId="45FEC73D" w14:textId="77777777" w:rsidR="001130C6" w:rsidRPr="00750C7A" w:rsidRDefault="001130C6" w:rsidP="0072192F">
            <w:pPr>
              <w:pStyle w:val="Tables"/>
              <w:rPr>
                <w:rFonts w:asciiTheme="minorHAnsi" w:hAnsiTheme="minorHAnsi"/>
                <w:sz w:val="18"/>
                <w:szCs w:val="18"/>
              </w:rPr>
            </w:pPr>
          </w:p>
        </w:tc>
        <w:tc>
          <w:tcPr>
            <w:tcW w:w="1615" w:type="dxa"/>
          </w:tcPr>
          <w:p w14:paraId="5A2E5523" w14:textId="77777777" w:rsidR="001130C6" w:rsidRPr="00750C7A" w:rsidRDefault="001130C6" w:rsidP="0072192F">
            <w:pPr>
              <w:pStyle w:val="Tables"/>
              <w:rPr>
                <w:rFonts w:asciiTheme="minorHAnsi" w:hAnsiTheme="minorHAnsi"/>
                <w:sz w:val="18"/>
                <w:szCs w:val="18"/>
              </w:rPr>
            </w:pPr>
          </w:p>
        </w:tc>
      </w:tr>
      <w:tr w:rsidR="001130C6" w:rsidRPr="00750C7A" w14:paraId="082E97F4" w14:textId="77777777" w:rsidTr="001130C6">
        <w:tc>
          <w:tcPr>
            <w:tcW w:w="3114" w:type="dxa"/>
          </w:tcPr>
          <w:p w14:paraId="0F9FE02A"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Resting tremor</w:t>
            </w:r>
          </w:p>
        </w:tc>
        <w:tc>
          <w:tcPr>
            <w:tcW w:w="1423" w:type="dxa"/>
          </w:tcPr>
          <w:p w14:paraId="03676974"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21</w:t>
            </w:r>
          </w:p>
        </w:tc>
        <w:tc>
          <w:tcPr>
            <w:tcW w:w="1461" w:type="dxa"/>
          </w:tcPr>
          <w:p w14:paraId="3145317A"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16</w:t>
            </w:r>
          </w:p>
        </w:tc>
        <w:tc>
          <w:tcPr>
            <w:tcW w:w="1403" w:type="dxa"/>
          </w:tcPr>
          <w:p w14:paraId="4687E0D9"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16</w:t>
            </w:r>
          </w:p>
        </w:tc>
        <w:tc>
          <w:tcPr>
            <w:tcW w:w="1615" w:type="dxa"/>
          </w:tcPr>
          <w:p w14:paraId="65C9C244"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 xml:space="preserve">0.80 (0.73, 0.87) </w:t>
            </w:r>
          </w:p>
        </w:tc>
      </w:tr>
      <w:tr w:rsidR="001130C6" w:rsidRPr="00750C7A" w14:paraId="6A4A1190" w14:textId="77777777" w:rsidTr="001130C6">
        <w:tc>
          <w:tcPr>
            <w:tcW w:w="3114" w:type="dxa"/>
          </w:tcPr>
          <w:p w14:paraId="7E8818AB"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Action tremor</w:t>
            </w:r>
          </w:p>
        </w:tc>
        <w:tc>
          <w:tcPr>
            <w:tcW w:w="1423" w:type="dxa"/>
          </w:tcPr>
          <w:p w14:paraId="46275EB1"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24</w:t>
            </w:r>
          </w:p>
        </w:tc>
        <w:tc>
          <w:tcPr>
            <w:tcW w:w="1461" w:type="dxa"/>
          </w:tcPr>
          <w:p w14:paraId="6F688ED4"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7</w:t>
            </w:r>
          </w:p>
        </w:tc>
        <w:tc>
          <w:tcPr>
            <w:tcW w:w="1403" w:type="dxa"/>
          </w:tcPr>
          <w:p w14:paraId="193C55C0"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28</w:t>
            </w:r>
          </w:p>
        </w:tc>
        <w:tc>
          <w:tcPr>
            <w:tcW w:w="1615" w:type="dxa"/>
          </w:tcPr>
          <w:p w14:paraId="3AB26E9B"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0.41 (0.37, 0.45)</w:t>
            </w:r>
          </w:p>
        </w:tc>
      </w:tr>
      <w:tr w:rsidR="001130C6" w:rsidRPr="00750C7A" w14:paraId="5C11353F" w14:textId="77777777" w:rsidTr="001130C6">
        <w:tc>
          <w:tcPr>
            <w:tcW w:w="3114" w:type="dxa"/>
          </w:tcPr>
          <w:p w14:paraId="3690B8AD"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Dystonia</w:t>
            </w:r>
          </w:p>
        </w:tc>
        <w:tc>
          <w:tcPr>
            <w:tcW w:w="1423" w:type="dxa"/>
          </w:tcPr>
          <w:p w14:paraId="690985E2"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27</w:t>
            </w:r>
          </w:p>
        </w:tc>
        <w:tc>
          <w:tcPr>
            <w:tcW w:w="1461" w:type="dxa"/>
          </w:tcPr>
          <w:p w14:paraId="2D62226B"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28</w:t>
            </w:r>
          </w:p>
        </w:tc>
        <w:tc>
          <w:tcPr>
            <w:tcW w:w="1403" w:type="dxa"/>
          </w:tcPr>
          <w:p w14:paraId="28CF2B41"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26</w:t>
            </w:r>
          </w:p>
        </w:tc>
        <w:tc>
          <w:tcPr>
            <w:tcW w:w="1615" w:type="dxa"/>
          </w:tcPr>
          <w:p w14:paraId="2EBB21EC"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0.41 (0.36, 0.46)</w:t>
            </w:r>
          </w:p>
        </w:tc>
      </w:tr>
      <w:tr w:rsidR="001130C6" w:rsidRPr="00750C7A" w14:paraId="6C525BFD" w14:textId="77777777" w:rsidTr="001130C6">
        <w:tc>
          <w:tcPr>
            <w:tcW w:w="3114" w:type="dxa"/>
          </w:tcPr>
          <w:p w14:paraId="1B349BEA"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Chorea</w:t>
            </w:r>
          </w:p>
        </w:tc>
        <w:tc>
          <w:tcPr>
            <w:tcW w:w="1423" w:type="dxa"/>
          </w:tcPr>
          <w:p w14:paraId="4C4E144F"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2</w:t>
            </w:r>
          </w:p>
        </w:tc>
        <w:tc>
          <w:tcPr>
            <w:tcW w:w="1461" w:type="dxa"/>
          </w:tcPr>
          <w:p w14:paraId="6A6DEC4B"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1</w:t>
            </w:r>
          </w:p>
        </w:tc>
        <w:tc>
          <w:tcPr>
            <w:tcW w:w="1403" w:type="dxa"/>
          </w:tcPr>
          <w:p w14:paraId="160EF209"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2</w:t>
            </w:r>
          </w:p>
        </w:tc>
        <w:tc>
          <w:tcPr>
            <w:tcW w:w="1615" w:type="dxa"/>
          </w:tcPr>
          <w:p w14:paraId="5667EF40"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0.14 (0.12, 0.17)</w:t>
            </w:r>
          </w:p>
        </w:tc>
      </w:tr>
      <w:tr w:rsidR="001130C6" w:rsidRPr="00750C7A" w14:paraId="309DA722" w14:textId="77777777" w:rsidTr="001130C6">
        <w:tc>
          <w:tcPr>
            <w:tcW w:w="3114" w:type="dxa"/>
          </w:tcPr>
          <w:p w14:paraId="2E9FEEC6"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Bradykinesia</w:t>
            </w:r>
          </w:p>
        </w:tc>
        <w:tc>
          <w:tcPr>
            <w:tcW w:w="1423" w:type="dxa"/>
          </w:tcPr>
          <w:p w14:paraId="4897F121"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27</w:t>
            </w:r>
          </w:p>
        </w:tc>
        <w:tc>
          <w:tcPr>
            <w:tcW w:w="1461" w:type="dxa"/>
          </w:tcPr>
          <w:p w14:paraId="080A589B"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43</w:t>
            </w:r>
          </w:p>
        </w:tc>
        <w:tc>
          <w:tcPr>
            <w:tcW w:w="1403" w:type="dxa"/>
          </w:tcPr>
          <w:p w14:paraId="0FF5EF14"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30</w:t>
            </w:r>
          </w:p>
        </w:tc>
        <w:tc>
          <w:tcPr>
            <w:tcW w:w="1615" w:type="dxa"/>
          </w:tcPr>
          <w:p w14:paraId="68E191A7"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0.38 (0.34, 0.43)</w:t>
            </w:r>
          </w:p>
        </w:tc>
      </w:tr>
      <w:tr w:rsidR="001130C6" w:rsidRPr="00750C7A" w14:paraId="787245C4" w14:textId="77777777" w:rsidTr="001130C6">
        <w:tc>
          <w:tcPr>
            <w:tcW w:w="3114" w:type="dxa"/>
          </w:tcPr>
          <w:p w14:paraId="2B2199AC"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Myoclonus</w:t>
            </w:r>
          </w:p>
        </w:tc>
        <w:tc>
          <w:tcPr>
            <w:tcW w:w="1423" w:type="dxa"/>
          </w:tcPr>
          <w:p w14:paraId="4311188D"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4</w:t>
            </w:r>
          </w:p>
        </w:tc>
        <w:tc>
          <w:tcPr>
            <w:tcW w:w="1461" w:type="dxa"/>
          </w:tcPr>
          <w:p w14:paraId="01E7B47D"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12</w:t>
            </w:r>
          </w:p>
        </w:tc>
        <w:tc>
          <w:tcPr>
            <w:tcW w:w="1403" w:type="dxa"/>
          </w:tcPr>
          <w:p w14:paraId="3103DC07"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4</w:t>
            </w:r>
          </w:p>
        </w:tc>
        <w:tc>
          <w:tcPr>
            <w:tcW w:w="1615" w:type="dxa"/>
          </w:tcPr>
          <w:p w14:paraId="7C1CD05C"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0.21 (0.18, 0.24)</w:t>
            </w:r>
          </w:p>
        </w:tc>
      </w:tr>
      <w:tr w:rsidR="001130C6" w:rsidRPr="00750C7A" w14:paraId="16E23D20" w14:textId="77777777" w:rsidTr="001130C6">
        <w:tc>
          <w:tcPr>
            <w:tcW w:w="3114" w:type="dxa"/>
          </w:tcPr>
          <w:p w14:paraId="52EB6338"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Cerebellar</w:t>
            </w:r>
          </w:p>
        </w:tc>
        <w:tc>
          <w:tcPr>
            <w:tcW w:w="1423" w:type="dxa"/>
          </w:tcPr>
          <w:p w14:paraId="2B4A2E4A"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0</w:t>
            </w:r>
          </w:p>
        </w:tc>
        <w:tc>
          <w:tcPr>
            <w:tcW w:w="1461" w:type="dxa"/>
          </w:tcPr>
          <w:p w14:paraId="57DEA9A5"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3</w:t>
            </w:r>
          </w:p>
        </w:tc>
        <w:tc>
          <w:tcPr>
            <w:tcW w:w="1403" w:type="dxa"/>
          </w:tcPr>
          <w:p w14:paraId="141EF3D7"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9</w:t>
            </w:r>
          </w:p>
        </w:tc>
        <w:tc>
          <w:tcPr>
            <w:tcW w:w="1615" w:type="dxa"/>
          </w:tcPr>
          <w:p w14:paraId="027D2ADE" w14:textId="77777777" w:rsidR="001130C6" w:rsidRPr="00B003C5" w:rsidRDefault="001130C6" w:rsidP="0072192F">
            <w:pPr>
              <w:pStyle w:val="Tables"/>
              <w:jc w:val="right"/>
              <w:rPr>
                <w:rFonts w:asciiTheme="minorHAnsi" w:hAnsiTheme="minorHAnsi"/>
                <w:color w:val="000000" w:themeColor="text1"/>
                <w:sz w:val="18"/>
                <w:szCs w:val="18"/>
              </w:rPr>
            </w:pPr>
            <w:r>
              <w:rPr>
                <w:rFonts w:asciiTheme="minorHAnsi" w:hAnsiTheme="minorHAnsi"/>
                <w:color w:val="000000" w:themeColor="text1"/>
                <w:sz w:val="18"/>
                <w:szCs w:val="18"/>
              </w:rPr>
              <w:t>0</w:t>
            </w:r>
          </w:p>
        </w:tc>
      </w:tr>
      <w:tr w:rsidR="001130C6" w:rsidRPr="00750C7A" w14:paraId="3EF04B77" w14:textId="77777777" w:rsidTr="001130C6">
        <w:tc>
          <w:tcPr>
            <w:tcW w:w="3114" w:type="dxa"/>
          </w:tcPr>
          <w:p w14:paraId="004FAA21" w14:textId="77777777" w:rsidR="001130C6" w:rsidRPr="00750C7A" w:rsidRDefault="001130C6" w:rsidP="0072192F">
            <w:pPr>
              <w:pStyle w:val="Tables"/>
              <w:rPr>
                <w:rFonts w:asciiTheme="minorHAnsi" w:hAnsiTheme="minorHAnsi"/>
                <w:sz w:val="18"/>
                <w:szCs w:val="18"/>
              </w:rPr>
            </w:pPr>
            <w:proofErr w:type="spellStart"/>
            <w:r w:rsidRPr="00750C7A">
              <w:rPr>
                <w:rFonts w:asciiTheme="minorHAnsi" w:hAnsiTheme="minorHAnsi"/>
                <w:sz w:val="18"/>
                <w:szCs w:val="18"/>
              </w:rPr>
              <w:t>Ballism</w:t>
            </w:r>
            <w:proofErr w:type="spellEnd"/>
          </w:p>
        </w:tc>
        <w:tc>
          <w:tcPr>
            <w:tcW w:w="1423" w:type="dxa"/>
          </w:tcPr>
          <w:p w14:paraId="0B3E72A2"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1</w:t>
            </w:r>
          </w:p>
        </w:tc>
        <w:tc>
          <w:tcPr>
            <w:tcW w:w="1461" w:type="dxa"/>
          </w:tcPr>
          <w:p w14:paraId="75C05EA2"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2</w:t>
            </w:r>
          </w:p>
        </w:tc>
        <w:tc>
          <w:tcPr>
            <w:tcW w:w="1403" w:type="dxa"/>
          </w:tcPr>
          <w:p w14:paraId="6FFB5464"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0</w:t>
            </w:r>
          </w:p>
        </w:tc>
        <w:tc>
          <w:tcPr>
            <w:tcW w:w="1615" w:type="dxa"/>
          </w:tcPr>
          <w:p w14:paraId="17E17272" w14:textId="77777777" w:rsidR="001130C6" w:rsidRPr="00B003C5" w:rsidRDefault="001130C6" w:rsidP="0072192F">
            <w:pPr>
              <w:pStyle w:val="Tables"/>
              <w:jc w:val="right"/>
              <w:rPr>
                <w:rFonts w:asciiTheme="minorHAnsi" w:hAnsiTheme="minorHAnsi"/>
                <w:color w:val="000000" w:themeColor="text1"/>
                <w:sz w:val="18"/>
                <w:szCs w:val="18"/>
              </w:rPr>
            </w:pPr>
            <w:r>
              <w:rPr>
                <w:rFonts w:asciiTheme="minorHAnsi" w:hAnsiTheme="minorHAnsi"/>
                <w:color w:val="000000" w:themeColor="text1"/>
                <w:sz w:val="18"/>
                <w:szCs w:val="18"/>
              </w:rPr>
              <w:t>0.22 (0.20, 0.24)</w:t>
            </w:r>
          </w:p>
        </w:tc>
      </w:tr>
      <w:tr w:rsidR="001130C6" w:rsidRPr="00750C7A" w14:paraId="4DAB732C" w14:textId="77777777" w:rsidTr="001130C6">
        <w:tc>
          <w:tcPr>
            <w:tcW w:w="3114" w:type="dxa"/>
          </w:tcPr>
          <w:p w14:paraId="238BFC15" w14:textId="77777777" w:rsidR="001130C6" w:rsidRPr="00750C7A" w:rsidRDefault="001130C6" w:rsidP="0072192F">
            <w:pPr>
              <w:pStyle w:val="Tables"/>
              <w:rPr>
                <w:rFonts w:asciiTheme="minorHAnsi" w:hAnsiTheme="minorHAnsi"/>
                <w:sz w:val="18"/>
                <w:szCs w:val="18"/>
              </w:rPr>
            </w:pPr>
            <w:proofErr w:type="spellStart"/>
            <w:r w:rsidRPr="00750C7A">
              <w:rPr>
                <w:rFonts w:asciiTheme="minorHAnsi" w:hAnsiTheme="minorHAnsi"/>
                <w:sz w:val="18"/>
                <w:szCs w:val="18"/>
              </w:rPr>
              <w:t>Athetosis</w:t>
            </w:r>
            <w:proofErr w:type="spellEnd"/>
          </w:p>
        </w:tc>
        <w:tc>
          <w:tcPr>
            <w:tcW w:w="1423" w:type="dxa"/>
          </w:tcPr>
          <w:p w14:paraId="4C528207"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0</w:t>
            </w:r>
          </w:p>
        </w:tc>
        <w:tc>
          <w:tcPr>
            <w:tcW w:w="1461" w:type="dxa"/>
          </w:tcPr>
          <w:p w14:paraId="14531C90"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1</w:t>
            </w:r>
          </w:p>
        </w:tc>
        <w:tc>
          <w:tcPr>
            <w:tcW w:w="1403" w:type="dxa"/>
          </w:tcPr>
          <w:p w14:paraId="537B87DE"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1</w:t>
            </w:r>
          </w:p>
        </w:tc>
        <w:tc>
          <w:tcPr>
            <w:tcW w:w="1615" w:type="dxa"/>
          </w:tcPr>
          <w:p w14:paraId="45183B65" w14:textId="77777777" w:rsidR="001130C6" w:rsidRPr="00B003C5" w:rsidRDefault="001130C6" w:rsidP="0072192F">
            <w:pPr>
              <w:pStyle w:val="Tables"/>
              <w:jc w:val="right"/>
              <w:rPr>
                <w:rFonts w:asciiTheme="minorHAnsi" w:hAnsiTheme="minorHAnsi"/>
                <w:color w:val="000000" w:themeColor="text1"/>
                <w:sz w:val="18"/>
                <w:szCs w:val="18"/>
              </w:rPr>
            </w:pPr>
            <w:r>
              <w:rPr>
                <w:rFonts w:asciiTheme="minorHAnsi" w:hAnsiTheme="minorHAnsi"/>
                <w:color w:val="000000" w:themeColor="text1"/>
                <w:sz w:val="18"/>
                <w:szCs w:val="18"/>
              </w:rPr>
              <w:t>0</w:t>
            </w:r>
          </w:p>
        </w:tc>
      </w:tr>
      <w:tr w:rsidR="001130C6" w:rsidRPr="00750C7A" w14:paraId="50DB9848" w14:textId="77777777" w:rsidTr="001130C6">
        <w:tc>
          <w:tcPr>
            <w:tcW w:w="3114" w:type="dxa"/>
          </w:tcPr>
          <w:p w14:paraId="456E44E3"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Tics</w:t>
            </w:r>
          </w:p>
        </w:tc>
        <w:tc>
          <w:tcPr>
            <w:tcW w:w="1423" w:type="dxa"/>
          </w:tcPr>
          <w:p w14:paraId="32559381"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1</w:t>
            </w:r>
          </w:p>
        </w:tc>
        <w:tc>
          <w:tcPr>
            <w:tcW w:w="1461" w:type="dxa"/>
          </w:tcPr>
          <w:p w14:paraId="180889F1"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7</w:t>
            </w:r>
          </w:p>
        </w:tc>
        <w:tc>
          <w:tcPr>
            <w:tcW w:w="1403" w:type="dxa"/>
          </w:tcPr>
          <w:p w14:paraId="1AA0A05F"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0</w:t>
            </w:r>
          </w:p>
        </w:tc>
        <w:tc>
          <w:tcPr>
            <w:tcW w:w="1615" w:type="dxa"/>
          </w:tcPr>
          <w:p w14:paraId="1F350A5F" w14:textId="77777777" w:rsidR="001130C6" w:rsidRPr="00B003C5" w:rsidRDefault="001130C6" w:rsidP="0072192F">
            <w:pPr>
              <w:pStyle w:val="Tables"/>
              <w:jc w:val="right"/>
              <w:rPr>
                <w:rFonts w:asciiTheme="minorHAnsi" w:hAnsiTheme="minorHAnsi"/>
                <w:color w:val="000000" w:themeColor="text1"/>
                <w:sz w:val="18"/>
                <w:szCs w:val="18"/>
              </w:rPr>
            </w:pPr>
            <w:r>
              <w:rPr>
                <w:rFonts w:asciiTheme="minorHAnsi" w:hAnsiTheme="minorHAnsi"/>
                <w:color w:val="000000" w:themeColor="text1"/>
                <w:sz w:val="18"/>
                <w:szCs w:val="18"/>
              </w:rPr>
              <w:t>0</w:t>
            </w:r>
          </w:p>
        </w:tc>
      </w:tr>
      <w:tr w:rsidR="001130C6" w:rsidRPr="00750C7A" w14:paraId="4F21E6ED" w14:textId="77777777" w:rsidTr="001130C6">
        <w:tc>
          <w:tcPr>
            <w:tcW w:w="3114" w:type="dxa"/>
          </w:tcPr>
          <w:p w14:paraId="136DDDB9" w14:textId="77777777" w:rsidR="001130C6" w:rsidRPr="00750C7A" w:rsidRDefault="001130C6" w:rsidP="0072192F">
            <w:pPr>
              <w:pStyle w:val="Tables"/>
              <w:rPr>
                <w:rFonts w:asciiTheme="minorHAnsi" w:hAnsiTheme="minorHAnsi"/>
                <w:b/>
                <w:sz w:val="18"/>
                <w:szCs w:val="18"/>
              </w:rPr>
            </w:pPr>
            <w:r w:rsidRPr="00750C7A">
              <w:rPr>
                <w:rFonts w:asciiTheme="minorHAnsi" w:hAnsiTheme="minorHAnsi"/>
                <w:b/>
                <w:sz w:val="18"/>
                <w:szCs w:val="18"/>
              </w:rPr>
              <w:t>Functions (</w:t>
            </w:r>
            <w:proofErr w:type="spellStart"/>
            <w:r w:rsidRPr="00750C7A">
              <w:rPr>
                <w:rFonts w:asciiTheme="minorHAnsi" w:hAnsiTheme="minorHAnsi"/>
                <w:b/>
                <w:sz w:val="18"/>
                <w:szCs w:val="18"/>
              </w:rPr>
              <w:t>PMDRS</w:t>
            </w:r>
            <w:proofErr w:type="spellEnd"/>
            <w:r w:rsidRPr="00750C7A">
              <w:rPr>
                <w:rFonts w:asciiTheme="minorHAnsi" w:hAnsiTheme="minorHAnsi"/>
                <w:b/>
                <w:sz w:val="18"/>
                <w:szCs w:val="18"/>
              </w:rPr>
              <w:t>)</w:t>
            </w:r>
          </w:p>
        </w:tc>
        <w:tc>
          <w:tcPr>
            <w:tcW w:w="1423" w:type="dxa"/>
          </w:tcPr>
          <w:p w14:paraId="78DFB455" w14:textId="77777777" w:rsidR="001130C6" w:rsidRPr="00B003C5" w:rsidRDefault="001130C6" w:rsidP="0072192F">
            <w:pPr>
              <w:pStyle w:val="Tables"/>
              <w:jc w:val="right"/>
              <w:rPr>
                <w:rFonts w:asciiTheme="minorHAnsi" w:hAnsiTheme="minorHAnsi"/>
                <w:color w:val="000000" w:themeColor="text1"/>
                <w:sz w:val="18"/>
                <w:szCs w:val="18"/>
              </w:rPr>
            </w:pPr>
          </w:p>
        </w:tc>
        <w:tc>
          <w:tcPr>
            <w:tcW w:w="1461" w:type="dxa"/>
          </w:tcPr>
          <w:p w14:paraId="39160E93" w14:textId="77777777" w:rsidR="001130C6" w:rsidRPr="00B003C5" w:rsidRDefault="001130C6" w:rsidP="0072192F">
            <w:pPr>
              <w:pStyle w:val="Tables"/>
              <w:jc w:val="right"/>
              <w:rPr>
                <w:rFonts w:asciiTheme="minorHAnsi" w:hAnsiTheme="minorHAnsi"/>
                <w:color w:val="000000" w:themeColor="text1"/>
                <w:sz w:val="18"/>
                <w:szCs w:val="18"/>
              </w:rPr>
            </w:pPr>
          </w:p>
        </w:tc>
        <w:tc>
          <w:tcPr>
            <w:tcW w:w="1403" w:type="dxa"/>
          </w:tcPr>
          <w:p w14:paraId="1E39F43F" w14:textId="77777777" w:rsidR="001130C6" w:rsidRPr="00B003C5" w:rsidRDefault="001130C6" w:rsidP="0072192F">
            <w:pPr>
              <w:pStyle w:val="Tables"/>
              <w:jc w:val="right"/>
              <w:rPr>
                <w:rFonts w:asciiTheme="minorHAnsi" w:hAnsiTheme="minorHAnsi"/>
                <w:color w:val="000000" w:themeColor="text1"/>
                <w:sz w:val="18"/>
                <w:szCs w:val="18"/>
              </w:rPr>
            </w:pPr>
          </w:p>
        </w:tc>
        <w:tc>
          <w:tcPr>
            <w:tcW w:w="1615" w:type="dxa"/>
          </w:tcPr>
          <w:p w14:paraId="305BDC5F" w14:textId="77777777" w:rsidR="001130C6" w:rsidRPr="00B003C5" w:rsidRDefault="001130C6" w:rsidP="0072192F">
            <w:pPr>
              <w:pStyle w:val="Tables"/>
              <w:jc w:val="right"/>
              <w:rPr>
                <w:rFonts w:asciiTheme="minorHAnsi" w:hAnsiTheme="minorHAnsi"/>
                <w:color w:val="000000" w:themeColor="text1"/>
                <w:sz w:val="18"/>
                <w:szCs w:val="18"/>
              </w:rPr>
            </w:pPr>
          </w:p>
        </w:tc>
      </w:tr>
      <w:tr w:rsidR="001130C6" w:rsidRPr="00750C7A" w14:paraId="5DB27E48" w14:textId="77777777" w:rsidTr="001130C6">
        <w:tc>
          <w:tcPr>
            <w:tcW w:w="3114" w:type="dxa"/>
          </w:tcPr>
          <w:p w14:paraId="62A4F7B3"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Gait</w:t>
            </w:r>
          </w:p>
        </w:tc>
        <w:tc>
          <w:tcPr>
            <w:tcW w:w="1423" w:type="dxa"/>
          </w:tcPr>
          <w:p w14:paraId="6DBF738D"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41</w:t>
            </w:r>
          </w:p>
        </w:tc>
        <w:tc>
          <w:tcPr>
            <w:tcW w:w="1461" w:type="dxa"/>
          </w:tcPr>
          <w:p w14:paraId="64C0ED25"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37</w:t>
            </w:r>
          </w:p>
        </w:tc>
        <w:tc>
          <w:tcPr>
            <w:tcW w:w="1403" w:type="dxa"/>
          </w:tcPr>
          <w:p w14:paraId="58568745"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43</w:t>
            </w:r>
          </w:p>
        </w:tc>
        <w:tc>
          <w:tcPr>
            <w:tcW w:w="1615" w:type="dxa"/>
          </w:tcPr>
          <w:p w14:paraId="0A905250"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0.70 (0.62, 0.78)</w:t>
            </w:r>
          </w:p>
        </w:tc>
      </w:tr>
      <w:tr w:rsidR="001130C6" w:rsidRPr="00750C7A" w14:paraId="0190A773" w14:textId="77777777" w:rsidTr="001130C6">
        <w:tc>
          <w:tcPr>
            <w:tcW w:w="3114" w:type="dxa"/>
          </w:tcPr>
          <w:p w14:paraId="23A38B57"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Speech</w:t>
            </w:r>
          </w:p>
        </w:tc>
        <w:tc>
          <w:tcPr>
            <w:tcW w:w="1423" w:type="dxa"/>
          </w:tcPr>
          <w:p w14:paraId="542553C2"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8</w:t>
            </w:r>
          </w:p>
        </w:tc>
        <w:tc>
          <w:tcPr>
            <w:tcW w:w="1461" w:type="dxa"/>
          </w:tcPr>
          <w:p w14:paraId="370B1A6F"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7</w:t>
            </w:r>
          </w:p>
        </w:tc>
        <w:tc>
          <w:tcPr>
            <w:tcW w:w="1403" w:type="dxa"/>
          </w:tcPr>
          <w:p w14:paraId="4001EFD0"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11</w:t>
            </w:r>
          </w:p>
        </w:tc>
        <w:tc>
          <w:tcPr>
            <w:tcW w:w="1615" w:type="dxa"/>
          </w:tcPr>
          <w:p w14:paraId="2559D016" w14:textId="77777777" w:rsidR="001130C6" w:rsidRPr="00B003C5" w:rsidRDefault="001130C6" w:rsidP="0072192F">
            <w:pPr>
              <w:pStyle w:val="Tables"/>
              <w:jc w:val="right"/>
              <w:rPr>
                <w:rFonts w:asciiTheme="minorHAnsi" w:hAnsiTheme="minorHAnsi"/>
                <w:color w:val="000000" w:themeColor="text1"/>
                <w:sz w:val="18"/>
                <w:szCs w:val="18"/>
              </w:rPr>
            </w:pPr>
            <w:r w:rsidRPr="00B003C5">
              <w:rPr>
                <w:rFonts w:asciiTheme="minorHAnsi" w:hAnsiTheme="minorHAnsi"/>
                <w:color w:val="000000" w:themeColor="text1"/>
                <w:sz w:val="18"/>
                <w:szCs w:val="18"/>
              </w:rPr>
              <w:t>0.66 (0.57, 0.76)</w:t>
            </w:r>
          </w:p>
        </w:tc>
      </w:tr>
      <w:tr w:rsidR="001130C6" w:rsidRPr="00750C7A" w14:paraId="050E4374" w14:textId="77777777" w:rsidTr="001130C6">
        <w:tc>
          <w:tcPr>
            <w:tcW w:w="3114" w:type="dxa"/>
          </w:tcPr>
          <w:p w14:paraId="257496E2" w14:textId="77777777" w:rsidR="001130C6" w:rsidRPr="00750C7A" w:rsidRDefault="001130C6" w:rsidP="0072192F">
            <w:pPr>
              <w:pStyle w:val="Tables"/>
              <w:rPr>
                <w:rFonts w:asciiTheme="minorHAnsi" w:hAnsiTheme="minorHAnsi"/>
                <w:b/>
                <w:sz w:val="18"/>
                <w:szCs w:val="18"/>
              </w:rPr>
            </w:pPr>
            <w:r w:rsidRPr="00750C7A">
              <w:rPr>
                <w:rFonts w:asciiTheme="minorHAnsi" w:hAnsiTheme="minorHAnsi"/>
                <w:b/>
                <w:sz w:val="18"/>
                <w:szCs w:val="18"/>
              </w:rPr>
              <w:t>Body Region (</w:t>
            </w:r>
            <w:proofErr w:type="spellStart"/>
            <w:r w:rsidRPr="00750C7A">
              <w:rPr>
                <w:rFonts w:asciiTheme="minorHAnsi" w:hAnsiTheme="minorHAnsi"/>
                <w:b/>
                <w:sz w:val="18"/>
                <w:szCs w:val="18"/>
              </w:rPr>
              <w:t>PMDRS</w:t>
            </w:r>
            <w:proofErr w:type="spellEnd"/>
            <w:r w:rsidRPr="00750C7A">
              <w:rPr>
                <w:rFonts w:asciiTheme="minorHAnsi" w:hAnsiTheme="minorHAnsi"/>
                <w:b/>
                <w:sz w:val="18"/>
                <w:szCs w:val="18"/>
              </w:rPr>
              <w:t>)</w:t>
            </w:r>
          </w:p>
        </w:tc>
        <w:tc>
          <w:tcPr>
            <w:tcW w:w="1423" w:type="dxa"/>
          </w:tcPr>
          <w:p w14:paraId="04CD271C" w14:textId="77777777" w:rsidR="001130C6" w:rsidRPr="00557EA9" w:rsidRDefault="001130C6" w:rsidP="0072192F">
            <w:pPr>
              <w:pStyle w:val="Tables"/>
              <w:jc w:val="right"/>
              <w:rPr>
                <w:rFonts w:asciiTheme="minorHAnsi" w:hAnsiTheme="minorHAnsi"/>
                <w:color w:val="FF0000"/>
                <w:sz w:val="18"/>
                <w:szCs w:val="18"/>
              </w:rPr>
            </w:pPr>
          </w:p>
        </w:tc>
        <w:tc>
          <w:tcPr>
            <w:tcW w:w="1461" w:type="dxa"/>
          </w:tcPr>
          <w:p w14:paraId="4D621555" w14:textId="77777777" w:rsidR="001130C6" w:rsidRPr="00557EA9" w:rsidRDefault="001130C6" w:rsidP="0072192F">
            <w:pPr>
              <w:pStyle w:val="Tables"/>
              <w:jc w:val="right"/>
              <w:rPr>
                <w:rFonts w:asciiTheme="minorHAnsi" w:hAnsiTheme="minorHAnsi"/>
                <w:color w:val="FF0000"/>
                <w:sz w:val="18"/>
                <w:szCs w:val="18"/>
              </w:rPr>
            </w:pPr>
          </w:p>
        </w:tc>
        <w:tc>
          <w:tcPr>
            <w:tcW w:w="1403" w:type="dxa"/>
          </w:tcPr>
          <w:p w14:paraId="46D929E5" w14:textId="77777777" w:rsidR="001130C6" w:rsidRPr="00557EA9" w:rsidRDefault="001130C6" w:rsidP="0072192F">
            <w:pPr>
              <w:pStyle w:val="Tables"/>
              <w:jc w:val="right"/>
              <w:rPr>
                <w:rFonts w:asciiTheme="minorHAnsi" w:hAnsiTheme="minorHAnsi"/>
                <w:color w:val="FF0000"/>
                <w:sz w:val="18"/>
                <w:szCs w:val="18"/>
              </w:rPr>
            </w:pPr>
          </w:p>
        </w:tc>
        <w:tc>
          <w:tcPr>
            <w:tcW w:w="1615" w:type="dxa"/>
          </w:tcPr>
          <w:p w14:paraId="1429076B" w14:textId="77777777" w:rsidR="001130C6" w:rsidRPr="00557EA9" w:rsidRDefault="001130C6" w:rsidP="0072192F">
            <w:pPr>
              <w:pStyle w:val="Tables"/>
              <w:jc w:val="right"/>
              <w:rPr>
                <w:rFonts w:asciiTheme="minorHAnsi" w:hAnsiTheme="minorHAnsi"/>
                <w:color w:val="FF0000"/>
                <w:sz w:val="18"/>
                <w:szCs w:val="18"/>
              </w:rPr>
            </w:pPr>
          </w:p>
        </w:tc>
      </w:tr>
      <w:tr w:rsidR="001130C6" w:rsidRPr="00750C7A" w14:paraId="413647E8" w14:textId="77777777" w:rsidTr="001130C6">
        <w:tc>
          <w:tcPr>
            <w:tcW w:w="3114" w:type="dxa"/>
          </w:tcPr>
          <w:p w14:paraId="0F3E79BB"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Upper face</w:t>
            </w:r>
          </w:p>
        </w:tc>
        <w:tc>
          <w:tcPr>
            <w:tcW w:w="1423" w:type="dxa"/>
          </w:tcPr>
          <w:p w14:paraId="6AD0C470"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6</w:t>
            </w:r>
          </w:p>
        </w:tc>
        <w:tc>
          <w:tcPr>
            <w:tcW w:w="1461" w:type="dxa"/>
          </w:tcPr>
          <w:p w14:paraId="660CDDCB"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9</w:t>
            </w:r>
          </w:p>
        </w:tc>
        <w:tc>
          <w:tcPr>
            <w:tcW w:w="1403" w:type="dxa"/>
          </w:tcPr>
          <w:p w14:paraId="16A59E2C"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12</w:t>
            </w:r>
          </w:p>
        </w:tc>
        <w:tc>
          <w:tcPr>
            <w:tcW w:w="1615" w:type="dxa"/>
          </w:tcPr>
          <w:p w14:paraId="6AB1C743" w14:textId="77777777" w:rsidR="001130C6" w:rsidRPr="006278E3" w:rsidRDefault="001130C6" w:rsidP="0072192F">
            <w:pPr>
              <w:pStyle w:val="Tables"/>
              <w:jc w:val="right"/>
              <w:rPr>
                <w:rFonts w:asciiTheme="minorHAnsi" w:hAnsiTheme="minorHAnsi"/>
                <w:color w:val="000000" w:themeColor="text1"/>
                <w:sz w:val="18"/>
                <w:szCs w:val="18"/>
              </w:rPr>
            </w:pPr>
            <w:r w:rsidRPr="006278E3">
              <w:rPr>
                <w:rFonts w:asciiTheme="minorHAnsi" w:hAnsiTheme="minorHAnsi"/>
                <w:color w:val="000000" w:themeColor="text1"/>
                <w:sz w:val="18"/>
                <w:szCs w:val="18"/>
              </w:rPr>
              <w:t>0.33 (0.28, 0.38)</w:t>
            </w:r>
          </w:p>
        </w:tc>
      </w:tr>
      <w:tr w:rsidR="001130C6" w:rsidRPr="00750C7A" w14:paraId="6418B6B6" w14:textId="77777777" w:rsidTr="001130C6">
        <w:tc>
          <w:tcPr>
            <w:tcW w:w="3114" w:type="dxa"/>
          </w:tcPr>
          <w:p w14:paraId="5A715EB4"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Lips</w:t>
            </w:r>
          </w:p>
        </w:tc>
        <w:tc>
          <w:tcPr>
            <w:tcW w:w="1423" w:type="dxa"/>
          </w:tcPr>
          <w:p w14:paraId="4A4B0DE9"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6</w:t>
            </w:r>
          </w:p>
        </w:tc>
        <w:tc>
          <w:tcPr>
            <w:tcW w:w="1461" w:type="dxa"/>
          </w:tcPr>
          <w:p w14:paraId="3C617A69"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11</w:t>
            </w:r>
          </w:p>
        </w:tc>
        <w:tc>
          <w:tcPr>
            <w:tcW w:w="1403" w:type="dxa"/>
          </w:tcPr>
          <w:p w14:paraId="02A1F506"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10</w:t>
            </w:r>
          </w:p>
        </w:tc>
        <w:tc>
          <w:tcPr>
            <w:tcW w:w="1615" w:type="dxa"/>
          </w:tcPr>
          <w:p w14:paraId="1A41A9B8" w14:textId="77777777" w:rsidR="001130C6" w:rsidRPr="006278E3" w:rsidRDefault="001130C6" w:rsidP="0072192F">
            <w:pPr>
              <w:pStyle w:val="Tables"/>
              <w:jc w:val="right"/>
              <w:rPr>
                <w:rFonts w:asciiTheme="minorHAnsi" w:hAnsiTheme="minorHAnsi"/>
                <w:color w:val="000000" w:themeColor="text1"/>
                <w:sz w:val="18"/>
                <w:szCs w:val="18"/>
              </w:rPr>
            </w:pPr>
            <w:r>
              <w:rPr>
                <w:rFonts w:asciiTheme="minorHAnsi" w:hAnsiTheme="minorHAnsi"/>
                <w:color w:val="000000" w:themeColor="text1"/>
                <w:sz w:val="18"/>
                <w:szCs w:val="18"/>
              </w:rPr>
              <w:t>0.55 (0.47, 0.56</w:t>
            </w:r>
            <w:r w:rsidRPr="006278E3">
              <w:rPr>
                <w:rFonts w:asciiTheme="minorHAnsi" w:hAnsiTheme="minorHAnsi"/>
                <w:color w:val="000000" w:themeColor="text1"/>
                <w:sz w:val="18"/>
                <w:szCs w:val="18"/>
              </w:rPr>
              <w:t>)</w:t>
            </w:r>
          </w:p>
        </w:tc>
      </w:tr>
      <w:tr w:rsidR="001130C6" w:rsidRPr="00750C7A" w14:paraId="3DFCB715" w14:textId="77777777" w:rsidTr="001130C6">
        <w:tc>
          <w:tcPr>
            <w:tcW w:w="3114" w:type="dxa"/>
          </w:tcPr>
          <w:p w14:paraId="23263DCF"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Jaw</w:t>
            </w:r>
          </w:p>
        </w:tc>
        <w:tc>
          <w:tcPr>
            <w:tcW w:w="1423" w:type="dxa"/>
          </w:tcPr>
          <w:p w14:paraId="0D1DF1F0"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1</w:t>
            </w:r>
          </w:p>
        </w:tc>
        <w:tc>
          <w:tcPr>
            <w:tcW w:w="1461" w:type="dxa"/>
          </w:tcPr>
          <w:p w14:paraId="50D73F75"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0</w:t>
            </w:r>
          </w:p>
        </w:tc>
        <w:tc>
          <w:tcPr>
            <w:tcW w:w="1403" w:type="dxa"/>
          </w:tcPr>
          <w:p w14:paraId="6CAA38FA"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5</w:t>
            </w:r>
          </w:p>
        </w:tc>
        <w:tc>
          <w:tcPr>
            <w:tcW w:w="1615" w:type="dxa"/>
          </w:tcPr>
          <w:p w14:paraId="5958C7FA" w14:textId="77777777" w:rsidR="001130C6" w:rsidRPr="006278E3" w:rsidRDefault="001130C6" w:rsidP="0072192F">
            <w:pPr>
              <w:pStyle w:val="Tables"/>
              <w:jc w:val="right"/>
              <w:rPr>
                <w:rFonts w:asciiTheme="minorHAnsi" w:hAnsiTheme="minorHAnsi"/>
                <w:color w:val="000000" w:themeColor="text1"/>
                <w:sz w:val="18"/>
                <w:szCs w:val="18"/>
              </w:rPr>
            </w:pPr>
            <w:r>
              <w:rPr>
                <w:rFonts w:asciiTheme="minorHAnsi" w:hAnsiTheme="minorHAnsi"/>
                <w:color w:val="000000" w:themeColor="text1"/>
                <w:sz w:val="18"/>
                <w:szCs w:val="18"/>
              </w:rPr>
              <w:t>0.10 (0.09, 0.11)</w:t>
            </w:r>
          </w:p>
        </w:tc>
      </w:tr>
      <w:tr w:rsidR="001130C6" w:rsidRPr="00750C7A" w14:paraId="7A6F4447" w14:textId="77777777" w:rsidTr="001130C6">
        <w:tc>
          <w:tcPr>
            <w:tcW w:w="3114" w:type="dxa"/>
          </w:tcPr>
          <w:p w14:paraId="230884BC"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Tongue</w:t>
            </w:r>
          </w:p>
        </w:tc>
        <w:tc>
          <w:tcPr>
            <w:tcW w:w="1423" w:type="dxa"/>
          </w:tcPr>
          <w:p w14:paraId="18D8ED8D"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0</w:t>
            </w:r>
          </w:p>
        </w:tc>
        <w:tc>
          <w:tcPr>
            <w:tcW w:w="1461" w:type="dxa"/>
          </w:tcPr>
          <w:p w14:paraId="551DF81D"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0</w:t>
            </w:r>
          </w:p>
        </w:tc>
        <w:tc>
          <w:tcPr>
            <w:tcW w:w="1403" w:type="dxa"/>
          </w:tcPr>
          <w:p w14:paraId="79C44BB8"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0</w:t>
            </w:r>
          </w:p>
        </w:tc>
        <w:tc>
          <w:tcPr>
            <w:tcW w:w="1615" w:type="dxa"/>
          </w:tcPr>
          <w:p w14:paraId="7A99D437" w14:textId="77777777" w:rsidR="001130C6" w:rsidRPr="006278E3" w:rsidRDefault="001130C6" w:rsidP="0072192F">
            <w:pPr>
              <w:pStyle w:val="Tables"/>
              <w:jc w:val="right"/>
              <w:rPr>
                <w:rFonts w:asciiTheme="minorHAnsi" w:hAnsiTheme="minorHAnsi"/>
                <w:color w:val="000000" w:themeColor="text1"/>
                <w:sz w:val="18"/>
                <w:szCs w:val="18"/>
              </w:rPr>
            </w:pPr>
          </w:p>
        </w:tc>
      </w:tr>
      <w:tr w:rsidR="001130C6" w:rsidRPr="00750C7A" w14:paraId="7EBAA137" w14:textId="77777777" w:rsidTr="001130C6">
        <w:tc>
          <w:tcPr>
            <w:tcW w:w="3114" w:type="dxa"/>
          </w:tcPr>
          <w:p w14:paraId="199B5334"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Neck</w:t>
            </w:r>
          </w:p>
        </w:tc>
        <w:tc>
          <w:tcPr>
            <w:tcW w:w="1423" w:type="dxa"/>
          </w:tcPr>
          <w:p w14:paraId="76D3ABA8"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7</w:t>
            </w:r>
          </w:p>
        </w:tc>
        <w:tc>
          <w:tcPr>
            <w:tcW w:w="1461" w:type="dxa"/>
          </w:tcPr>
          <w:p w14:paraId="316D4DF5"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14</w:t>
            </w:r>
          </w:p>
        </w:tc>
        <w:tc>
          <w:tcPr>
            <w:tcW w:w="1403" w:type="dxa"/>
          </w:tcPr>
          <w:p w14:paraId="495488A5"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13</w:t>
            </w:r>
          </w:p>
        </w:tc>
        <w:tc>
          <w:tcPr>
            <w:tcW w:w="1615" w:type="dxa"/>
          </w:tcPr>
          <w:p w14:paraId="4B0AF736" w14:textId="77777777" w:rsidR="001130C6" w:rsidRPr="006278E3" w:rsidRDefault="001130C6" w:rsidP="0072192F">
            <w:pPr>
              <w:pStyle w:val="Tables"/>
              <w:jc w:val="right"/>
              <w:rPr>
                <w:rFonts w:asciiTheme="minorHAnsi" w:hAnsiTheme="minorHAnsi"/>
                <w:color w:val="000000" w:themeColor="text1"/>
                <w:sz w:val="18"/>
                <w:szCs w:val="18"/>
              </w:rPr>
            </w:pPr>
            <w:r w:rsidRPr="006278E3">
              <w:rPr>
                <w:rFonts w:asciiTheme="minorHAnsi" w:hAnsiTheme="minorHAnsi"/>
                <w:color w:val="000000" w:themeColor="text1"/>
                <w:sz w:val="18"/>
                <w:szCs w:val="18"/>
              </w:rPr>
              <w:t>0.36 (0.31, 0.41)</w:t>
            </w:r>
          </w:p>
        </w:tc>
      </w:tr>
      <w:tr w:rsidR="001130C6" w:rsidRPr="00750C7A" w14:paraId="4B5A2C49" w14:textId="77777777" w:rsidTr="001130C6">
        <w:tc>
          <w:tcPr>
            <w:tcW w:w="3114" w:type="dxa"/>
          </w:tcPr>
          <w:p w14:paraId="58C7A993"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Head</w:t>
            </w:r>
          </w:p>
        </w:tc>
        <w:tc>
          <w:tcPr>
            <w:tcW w:w="1423" w:type="dxa"/>
          </w:tcPr>
          <w:p w14:paraId="7EC14A22"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7</w:t>
            </w:r>
          </w:p>
        </w:tc>
        <w:tc>
          <w:tcPr>
            <w:tcW w:w="1461" w:type="dxa"/>
          </w:tcPr>
          <w:p w14:paraId="58460378"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13</w:t>
            </w:r>
          </w:p>
        </w:tc>
        <w:tc>
          <w:tcPr>
            <w:tcW w:w="1403" w:type="dxa"/>
          </w:tcPr>
          <w:p w14:paraId="10FFFC05"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10</w:t>
            </w:r>
          </w:p>
        </w:tc>
        <w:tc>
          <w:tcPr>
            <w:tcW w:w="1615" w:type="dxa"/>
          </w:tcPr>
          <w:p w14:paraId="47741519" w14:textId="77777777" w:rsidR="001130C6" w:rsidRPr="006278E3" w:rsidRDefault="001130C6" w:rsidP="0072192F">
            <w:pPr>
              <w:pStyle w:val="Tables"/>
              <w:jc w:val="right"/>
              <w:rPr>
                <w:rFonts w:asciiTheme="minorHAnsi" w:hAnsiTheme="minorHAnsi"/>
                <w:color w:val="000000" w:themeColor="text1"/>
                <w:sz w:val="18"/>
                <w:szCs w:val="18"/>
              </w:rPr>
            </w:pPr>
            <w:r w:rsidRPr="006278E3">
              <w:rPr>
                <w:rFonts w:asciiTheme="minorHAnsi" w:hAnsiTheme="minorHAnsi"/>
                <w:color w:val="000000" w:themeColor="text1"/>
                <w:sz w:val="18"/>
                <w:szCs w:val="18"/>
              </w:rPr>
              <w:t>0.63 (0.54, 0.71)</w:t>
            </w:r>
          </w:p>
        </w:tc>
      </w:tr>
      <w:tr w:rsidR="001130C6" w:rsidRPr="00750C7A" w14:paraId="7D8DD42E" w14:textId="77777777" w:rsidTr="001130C6">
        <w:tc>
          <w:tcPr>
            <w:tcW w:w="3114" w:type="dxa"/>
          </w:tcPr>
          <w:p w14:paraId="5D61BBF1"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Left Shoulder</w:t>
            </w:r>
          </w:p>
        </w:tc>
        <w:tc>
          <w:tcPr>
            <w:tcW w:w="1423" w:type="dxa"/>
          </w:tcPr>
          <w:p w14:paraId="0973FB13"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0</w:t>
            </w:r>
          </w:p>
        </w:tc>
        <w:tc>
          <w:tcPr>
            <w:tcW w:w="1461" w:type="dxa"/>
          </w:tcPr>
          <w:p w14:paraId="4173B84E"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2</w:t>
            </w:r>
          </w:p>
        </w:tc>
        <w:tc>
          <w:tcPr>
            <w:tcW w:w="1403" w:type="dxa"/>
          </w:tcPr>
          <w:p w14:paraId="0F726F37"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0</w:t>
            </w:r>
          </w:p>
        </w:tc>
        <w:tc>
          <w:tcPr>
            <w:tcW w:w="1615" w:type="dxa"/>
          </w:tcPr>
          <w:p w14:paraId="34215385" w14:textId="77777777" w:rsidR="001130C6" w:rsidRPr="006278E3" w:rsidRDefault="001130C6" w:rsidP="0072192F">
            <w:pPr>
              <w:pStyle w:val="Tables"/>
              <w:jc w:val="right"/>
              <w:rPr>
                <w:rFonts w:asciiTheme="minorHAnsi" w:hAnsiTheme="minorHAnsi"/>
                <w:color w:val="000000" w:themeColor="text1"/>
                <w:sz w:val="18"/>
                <w:szCs w:val="18"/>
              </w:rPr>
            </w:pPr>
          </w:p>
        </w:tc>
      </w:tr>
      <w:tr w:rsidR="001130C6" w:rsidRPr="00750C7A" w14:paraId="58DB5A49" w14:textId="77777777" w:rsidTr="001130C6">
        <w:tc>
          <w:tcPr>
            <w:tcW w:w="3114" w:type="dxa"/>
          </w:tcPr>
          <w:p w14:paraId="4511D1C3"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Right Shoulder</w:t>
            </w:r>
          </w:p>
        </w:tc>
        <w:tc>
          <w:tcPr>
            <w:tcW w:w="1423" w:type="dxa"/>
          </w:tcPr>
          <w:p w14:paraId="57A8F2CA"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0</w:t>
            </w:r>
          </w:p>
        </w:tc>
        <w:tc>
          <w:tcPr>
            <w:tcW w:w="1461" w:type="dxa"/>
          </w:tcPr>
          <w:p w14:paraId="07771E21"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1</w:t>
            </w:r>
          </w:p>
        </w:tc>
        <w:tc>
          <w:tcPr>
            <w:tcW w:w="1403" w:type="dxa"/>
          </w:tcPr>
          <w:p w14:paraId="7FCB9D4B"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1</w:t>
            </w:r>
          </w:p>
        </w:tc>
        <w:tc>
          <w:tcPr>
            <w:tcW w:w="1615" w:type="dxa"/>
          </w:tcPr>
          <w:p w14:paraId="415E471F" w14:textId="77777777" w:rsidR="001130C6" w:rsidRPr="006278E3" w:rsidRDefault="001130C6" w:rsidP="0072192F">
            <w:pPr>
              <w:pStyle w:val="Tables"/>
              <w:jc w:val="right"/>
              <w:rPr>
                <w:rFonts w:asciiTheme="minorHAnsi" w:hAnsiTheme="minorHAnsi"/>
                <w:color w:val="000000" w:themeColor="text1"/>
                <w:sz w:val="18"/>
                <w:szCs w:val="18"/>
              </w:rPr>
            </w:pPr>
          </w:p>
        </w:tc>
      </w:tr>
      <w:tr w:rsidR="001130C6" w:rsidRPr="00750C7A" w14:paraId="19C2D65A" w14:textId="77777777" w:rsidTr="001130C6">
        <w:tc>
          <w:tcPr>
            <w:tcW w:w="3114" w:type="dxa"/>
          </w:tcPr>
          <w:p w14:paraId="72237D2E"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Left Upper Extremity</w:t>
            </w:r>
          </w:p>
        </w:tc>
        <w:tc>
          <w:tcPr>
            <w:tcW w:w="1423" w:type="dxa"/>
          </w:tcPr>
          <w:p w14:paraId="568645AC"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22</w:t>
            </w:r>
          </w:p>
        </w:tc>
        <w:tc>
          <w:tcPr>
            <w:tcW w:w="1461" w:type="dxa"/>
          </w:tcPr>
          <w:p w14:paraId="782BA9FA"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26</w:t>
            </w:r>
          </w:p>
        </w:tc>
        <w:tc>
          <w:tcPr>
            <w:tcW w:w="1403" w:type="dxa"/>
          </w:tcPr>
          <w:p w14:paraId="3E24DB80"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34</w:t>
            </w:r>
          </w:p>
        </w:tc>
        <w:tc>
          <w:tcPr>
            <w:tcW w:w="1615" w:type="dxa"/>
          </w:tcPr>
          <w:p w14:paraId="270584C2" w14:textId="77777777" w:rsidR="001130C6" w:rsidRPr="006278E3" w:rsidRDefault="001130C6" w:rsidP="0072192F">
            <w:pPr>
              <w:pStyle w:val="Tables"/>
              <w:jc w:val="right"/>
              <w:rPr>
                <w:rFonts w:asciiTheme="minorHAnsi" w:hAnsiTheme="minorHAnsi"/>
                <w:color w:val="000000" w:themeColor="text1"/>
                <w:sz w:val="18"/>
                <w:szCs w:val="18"/>
              </w:rPr>
            </w:pPr>
            <w:r w:rsidRPr="006278E3">
              <w:rPr>
                <w:rFonts w:asciiTheme="minorHAnsi" w:hAnsiTheme="minorHAnsi"/>
                <w:color w:val="000000" w:themeColor="text1"/>
                <w:sz w:val="18"/>
                <w:szCs w:val="18"/>
              </w:rPr>
              <w:t>0.54 (0.49, 0.60)</w:t>
            </w:r>
          </w:p>
        </w:tc>
      </w:tr>
      <w:tr w:rsidR="001130C6" w:rsidRPr="00750C7A" w14:paraId="2A69EB9D" w14:textId="77777777" w:rsidTr="001130C6">
        <w:tc>
          <w:tcPr>
            <w:tcW w:w="3114" w:type="dxa"/>
          </w:tcPr>
          <w:p w14:paraId="62A6064C"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Right Upper Extremity</w:t>
            </w:r>
          </w:p>
        </w:tc>
        <w:tc>
          <w:tcPr>
            <w:tcW w:w="1423" w:type="dxa"/>
          </w:tcPr>
          <w:p w14:paraId="164C7604"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24</w:t>
            </w:r>
          </w:p>
        </w:tc>
        <w:tc>
          <w:tcPr>
            <w:tcW w:w="1461" w:type="dxa"/>
          </w:tcPr>
          <w:p w14:paraId="0E583A38"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26</w:t>
            </w:r>
          </w:p>
        </w:tc>
        <w:tc>
          <w:tcPr>
            <w:tcW w:w="1403" w:type="dxa"/>
          </w:tcPr>
          <w:p w14:paraId="69BE23C0"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38</w:t>
            </w:r>
          </w:p>
        </w:tc>
        <w:tc>
          <w:tcPr>
            <w:tcW w:w="1615" w:type="dxa"/>
          </w:tcPr>
          <w:p w14:paraId="3E6E5970" w14:textId="77777777" w:rsidR="001130C6" w:rsidRPr="006278E3" w:rsidRDefault="001130C6" w:rsidP="0072192F">
            <w:pPr>
              <w:pStyle w:val="Tables"/>
              <w:jc w:val="right"/>
              <w:rPr>
                <w:rFonts w:asciiTheme="minorHAnsi" w:hAnsiTheme="minorHAnsi"/>
                <w:color w:val="000000" w:themeColor="text1"/>
                <w:sz w:val="18"/>
                <w:szCs w:val="18"/>
              </w:rPr>
            </w:pPr>
            <w:r w:rsidRPr="006278E3">
              <w:rPr>
                <w:rFonts w:asciiTheme="minorHAnsi" w:hAnsiTheme="minorHAnsi"/>
                <w:color w:val="000000" w:themeColor="text1"/>
                <w:sz w:val="18"/>
                <w:szCs w:val="18"/>
              </w:rPr>
              <w:t>0.52 (0.46, 0.57)</w:t>
            </w:r>
          </w:p>
        </w:tc>
      </w:tr>
      <w:tr w:rsidR="001130C6" w:rsidRPr="00750C7A" w14:paraId="24898BDF" w14:textId="77777777" w:rsidTr="001130C6">
        <w:tc>
          <w:tcPr>
            <w:tcW w:w="3114" w:type="dxa"/>
          </w:tcPr>
          <w:p w14:paraId="3C80BC47"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Left Lower Extremity</w:t>
            </w:r>
          </w:p>
        </w:tc>
        <w:tc>
          <w:tcPr>
            <w:tcW w:w="1423" w:type="dxa"/>
          </w:tcPr>
          <w:p w14:paraId="31C3CC41"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29</w:t>
            </w:r>
          </w:p>
        </w:tc>
        <w:tc>
          <w:tcPr>
            <w:tcW w:w="1461" w:type="dxa"/>
          </w:tcPr>
          <w:p w14:paraId="3F7FB8FF"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32</w:t>
            </w:r>
          </w:p>
        </w:tc>
        <w:tc>
          <w:tcPr>
            <w:tcW w:w="1403" w:type="dxa"/>
          </w:tcPr>
          <w:p w14:paraId="21E8F13F"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24</w:t>
            </w:r>
          </w:p>
        </w:tc>
        <w:tc>
          <w:tcPr>
            <w:tcW w:w="1615" w:type="dxa"/>
          </w:tcPr>
          <w:p w14:paraId="007BB2DD" w14:textId="77777777" w:rsidR="001130C6" w:rsidRPr="006278E3" w:rsidRDefault="001130C6" w:rsidP="0072192F">
            <w:pPr>
              <w:pStyle w:val="Tables"/>
              <w:jc w:val="right"/>
              <w:rPr>
                <w:rFonts w:asciiTheme="minorHAnsi" w:hAnsiTheme="minorHAnsi"/>
                <w:color w:val="000000" w:themeColor="text1"/>
                <w:sz w:val="18"/>
                <w:szCs w:val="18"/>
              </w:rPr>
            </w:pPr>
            <w:r w:rsidRPr="006278E3">
              <w:rPr>
                <w:rFonts w:asciiTheme="minorHAnsi" w:hAnsiTheme="minorHAnsi"/>
                <w:color w:val="000000" w:themeColor="text1"/>
                <w:sz w:val="18"/>
                <w:szCs w:val="18"/>
              </w:rPr>
              <w:t>0.29 (0.25, 0.32)</w:t>
            </w:r>
          </w:p>
        </w:tc>
      </w:tr>
      <w:tr w:rsidR="001130C6" w:rsidRPr="00750C7A" w14:paraId="3855EA89" w14:textId="77777777" w:rsidTr="001130C6">
        <w:tc>
          <w:tcPr>
            <w:tcW w:w="3114" w:type="dxa"/>
          </w:tcPr>
          <w:p w14:paraId="4BC7BDB5"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Right Lower Extremity</w:t>
            </w:r>
          </w:p>
        </w:tc>
        <w:tc>
          <w:tcPr>
            <w:tcW w:w="1423" w:type="dxa"/>
          </w:tcPr>
          <w:p w14:paraId="48C5A9F9"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23</w:t>
            </w:r>
          </w:p>
        </w:tc>
        <w:tc>
          <w:tcPr>
            <w:tcW w:w="1461" w:type="dxa"/>
          </w:tcPr>
          <w:p w14:paraId="6216961D"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25</w:t>
            </w:r>
          </w:p>
        </w:tc>
        <w:tc>
          <w:tcPr>
            <w:tcW w:w="1403" w:type="dxa"/>
          </w:tcPr>
          <w:p w14:paraId="1789BC84"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28</w:t>
            </w:r>
          </w:p>
        </w:tc>
        <w:tc>
          <w:tcPr>
            <w:tcW w:w="1615" w:type="dxa"/>
          </w:tcPr>
          <w:p w14:paraId="1A11CF99" w14:textId="77777777" w:rsidR="001130C6" w:rsidRPr="006278E3" w:rsidRDefault="001130C6" w:rsidP="0072192F">
            <w:pPr>
              <w:pStyle w:val="Tables"/>
              <w:jc w:val="right"/>
              <w:rPr>
                <w:rFonts w:asciiTheme="minorHAnsi" w:hAnsiTheme="minorHAnsi"/>
                <w:color w:val="000000" w:themeColor="text1"/>
                <w:sz w:val="18"/>
                <w:szCs w:val="18"/>
              </w:rPr>
            </w:pPr>
            <w:r w:rsidRPr="006278E3">
              <w:rPr>
                <w:rFonts w:asciiTheme="minorHAnsi" w:hAnsiTheme="minorHAnsi"/>
                <w:color w:val="000000" w:themeColor="text1"/>
                <w:sz w:val="18"/>
                <w:szCs w:val="18"/>
              </w:rPr>
              <w:t>0.54 (0.48, 0.60)</w:t>
            </w:r>
          </w:p>
        </w:tc>
      </w:tr>
      <w:tr w:rsidR="001130C6" w:rsidRPr="00750C7A" w14:paraId="449D1C0C" w14:textId="77777777" w:rsidTr="001130C6">
        <w:tc>
          <w:tcPr>
            <w:tcW w:w="3114" w:type="dxa"/>
          </w:tcPr>
          <w:p w14:paraId="53136E53"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Trunk</w:t>
            </w:r>
          </w:p>
        </w:tc>
        <w:tc>
          <w:tcPr>
            <w:tcW w:w="1423" w:type="dxa"/>
          </w:tcPr>
          <w:p w14:paraId="2B7C36DA"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7</w:t>
            </w:r>
          </w:p>
        </w:tc>
        <w:tc>
          <w:tcPr>
            <w:tcW w:w="1461" w:type="dxa"/>
          </w:tcPr>
          <w:p w14:paraId="575114B9"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12</w:t>
            </w:r>
          </w:p>
        </w:tc>
        <w:tc>
          <w:tcPr>
            <w:tcW w:w="1403" w:type="dxa"/>
          </w:tcPr>
          <w:p w14:paraId="5C94DAA4" w14:textId="77777777" w:rsidR="001130C6" w:rsidRPr="001F78E3" w:rsidRDefault="001130C6" w:rsidP="0072192F">
            <w:pPr>
              <w:pStyle w:val="Tables"/>
              <w:jc w:val="right"/>
              <w:rPr>
                <w:rFonts w:asciiTheme="minorHAnsi" w:hAnsiTheme="minorHAnsi"/>
                <w:color w:val="000000" w:themeColor="text1"/>
                <w:sz w:val="18"/>
                <w:szCs w:val="18"/>
              </w:rPr>
            </w:pPr>
            <w:r w:rsidRPr="001F78E3">
              <w:rPr>
                <w:rFonts w:asciiTheme="minorHAnsi" w:hAnsiTheme="minorHAnsi"/>
                <w:color w:val="000000" w:themeColor="text1"/>
                <w:sz w:val="18"/>
                <w:szCs w:val="18"/>
              </w:rPr>
              <w:t>12</w:t>
            </w:r>
          </w:p>
        </w:tc>
        <w:tc>
          <w:tcPr>
            <w:tcW w:w="1615" w:type="dxa"/>
          </w:tcPr>
          <w:p w14:paraId="5594B2D3" w14:textId="77777777" w:rsidR="001130C6" w:rsidRPr="006278E3" w:rsidRDefault="001130C6" w:rsidP="0072192F">
            <w:pPr>
              <w:pStyle w:val="Tables"/>
              <w:jc w:val="right"/>
              <w:rPr>
                <w:rFonts w:asciiTheme="minorHAnsi" w:hAnsiTheme="minorHAnsi"/>
                <w:color w:val="000000" w:themeColor="text1"/>
                <w:sz w:val="18"/>
                <w:szCs w:val="18"/>
              </w:rPr>
            </w:pPr>
            <w:r w:rsidRPr="006278E3">
              <w:rPr>
                <w:rFonts w:asciiTheme="minorHAnsi" w:hAnsiTheme="minorHAnsi"/>
                <w:color w:val="000000" w:themeColor="text1"/>
                <w:sz w:val="18"/>
                <w:szCs w:val="18"/>
              </w:rPr>
              <w:t>0.66 (0.57, 0.75)</w:t>
            </w:r>
          </w:p>
        </w:tc>
      </w:tr>
      <w:tr w:rsidR="001130C6" w:rsidRPr="00750C7A" w14:paraId="05AF3946" w14:textId="77777777" w:rsidTr="001130C6">
        <w:tc>
          <w:tcPr>
            <w:tcW w:w="3114" w:type="dxa"/>
            <w:shd w:val="clear" w:color="auto" w:fill="D9D9D9" w:themeFill="background1" w:themeFillShade="D9"/>
          </w:tcPr>
          <w:p w14:paraId="5A49D891" w14:textId="77777777" w:rsidR="001130C6" w:rsidRPr="00750C7A" w:rsidRDefault="001130C6" w:rsidP="0072192F">
            <w:pPr>
              <w:pStyle w:val="Tables"/>
              <w:tabs>
                <w:tab w:val="right" w:pos="2898"/>
              </w:tabs>
              <w:rPr>
                <w:rFonts w:asciiTheme="minorHAnsi" w:hAnsiTheme="minorHAnsi"/>
                <w:b/>
                <w:sz w:val="18"/>
                <w:szCs w:val="18"/>
              </w:rPr>
            </w:pPr>
            <w:r>
              <w:rPr>
                <w:rFonts w:asciiTheme="minorHAnsi" w:hAnsiTheme="minorHAnsi"/>
                <w:b/>
                <w:sz w:val="18"/>
                <w:szCs w:val="18"/>
              </w:rPr>
              <w:tab/>
            </w:r>
          </w:p>
        </w:tc>
        <w:tc>
          <w:tcPr>
            <w:tcW w:w="1423" w:type="dxa"/>
            <w:shd w:val="clear" w:color="auto" w:fill="D9D9D9" w:themeFill="background1" w:themeFillShade="D9"/>
          </w:tcPr>
          <w:p w14:paraId="5E061534" w14:textId="77777777" w:rsidR="001130C6" w:rsidRPr="00557EA9" w:rsidRDefault="001130C6" w:rsidP="0072192F">
            <w:pPr>
              <w:pStyle w:val="Tables"/>
              <w:jc w:val="right"/>
              <w:rPr>
                <w:rFonts w:asciiTheme="minorHAnsi" w:hAnsiTheme="minorHAnsi"/>
                <w:color w:val="FF0000"/>
                <w:sz w:val="18"/>
                <w:szCs w:val="18"/>
              </w:rPr>
            </w:pPr>
          </w:p>
        </w:tc>
        <w:tc>
          <w:tcPr>
            <w:tcW w:w="1461" w:type="dxa"/>
            <w:shd w:val="clear" w:color="auto" w:fill="D9D9D9" w:themeFill="background1" w:themeFillShade="D9"/>
          </w:tcPr>
          <w:p w14:paraId="2A6866A0" w14:textId="77777777" w:rsidR="001130C6" w:rsidRPr="00557EA9" w:rsidRDefault="001130C6" w:rsidP="0072192F">
            <w:pPr>
              <w:pStyle w:val="Tables"/>
              <w:jc w:val="right"/>
              <w:rPr>
                <w:rFonts w:asciiTheme="minorHAnsi" w:hAnsiTheme="minorHAnsi"/>
                <w:color w:val="FF0000"/>
                <w:sz w:val="18"/>
                <w:szCs w:val="18"/>
              </w:rPr>
            </w:pPr>
          </w:p>
        </w:tc>
        <w:tc>
          <w:tcPr>
            <w:tcW w:w="1403" w:type="dxa"/>
            <w:shd w:val="clear" w:color="auto" w:fill="D9D9D9" w:themeFill="background1" w:themeFillShade="D9"/>
          </w:tcPr>
          <w:p w14:paraId="0235CFD6" w14:textId="77777777" w:rsidR="001130C6" w:rsidRPr="00557EA9" w:rsidRDefault="001130C6" w:rsidP="0072192F">
            <w:pPr>
              <w:pStyle w:val="Tables"/>
              <w:jc w:val="right"/>
              <w:rPr>
                <w:rFonts w:asciiTheme="minorHAnsi" w:hAnsiTheme="minorHAnsi"/>
                <w:color w:val="FF0000"/>
                <w:sz w:val="18"/>
                <w:szCs w:val="18"/>
              </w:rPr>
            </w:pPr>
          </w:p>
        </w:tc>
        <w:tc>
          <w:tcPr>
            <w:tcW w:w="1615" w:type="dxa"/>
            <w:shd w:val="clear" w:color="auto" w:fill="D9D9D9" w:themeFill="background1" w:themeFillShade="D9"/>
          </w:tcPr>
          <w:p w14:paraId="6572F1B2" w14:textId="77777777" w:rsidR="001130C6" w:rsidRPr="00557EA9" w:rsidRDefault="001130C6" w:rsidP="0072192F">
            <w:pPr>
              <w:pStyle w:val="Tables"/>
              <w:jc w:val="right"/>
              <w:rPr>
                <w:rFonts w:asciiTheme="minorHAnsi" w:hAnsiTheme="minorHAnsi"/>
                <w:color w:val="FF0000"/>
                <w:sz w:val="18"/>
                <w:szCs w:val="18"/>
              </w:rPr>
            </w:pPr>
          </w:p>
        </w:tc>
      </w:tr>
      <w:tr w:rsidR="001130C6" w:rsidRPr="00750C7A" w14:paraId="0B464A0C" w14:textId="77777777" w:rsidTr="001130C6">
        <w:tc>
          <w:tcPr>
            <w:tcW w:w="3114" w:type="dxa"/>
          </w:tcPr>
          <w:p w14:paraId="2E34E35C"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b/>
                <w:sz w:val="18"/>
                <w:szCs w:val="18"/>
              </w:rPr>
              <w:t>Body Region (</w:t>
            </w:r>
            <w:r>
              <w:rPr>
                <w:rFonts w:asciiTheme="minorHAnsi" w:hAnsiTheme="minorHAnsi"/>
                <w:b/>
                <w:sz w:val="18"/>
                <w:szCs w:val="18"/>
              </w:rPr>
              <w:t>S-</w:t>
            </w:r>
            <w:proofErr w:type="spellStart"/>
            <w:r>
              <w:rPr>
                <w:rFonts w:asciiTheme="minorHAnsi" w:hAnsiTheme="minorHAnsi"/>
                <w:b/>
                <w:sz w:val="18"/>
                <w:szCs w:val="18"/>
              </w:rPr>
              <w:t>FMDRS</w:t>
            </w:r>
            <w:proofErr w:type="spellEnd"/>
            <w:r w:rsidRPr="00750C7A">
              <w:rPr>
                <w:rFonts w:asciiTheme="minorHAnsi" w:hAnsiTheme="minorHAnsi"/>
                <w:b/>
                <w:sz w:val="18"/>
                <w:szCs w:val="18"/>
              </w:rPr>
              <w:t>)</w:t>
            </w:r>
          </w:p>
        </w:tc>
        <w:tc>
          <w:tcPr>
            <w:tcW w:w="1423" w:type="dxa"/>
          </w:tcPr>
          <w:p w14:paraId="3E030B5A" w14:textId="77777777" w:rsidR="001130C6" w:rsidRPr="00557EA9" w:rsidRDefault="001130C6" w:rsidP="0072192F">
            <w:pPr>
              <w:pStyle w:val="Tables"/>
              <w:jc w:val="right"/>
              <w:rPr>
                <w:rFonts w:asciiTheme="minorHAnsi" w:hAnsiTheme="minorHAnsi"/>
                <w:color w:val="FF0000"/>
                <w:sz w:val="18"/>
                <w:szCs w:val="18"/>
              </w:rPr>
            </w:pPr>
          </w:p>
        </w:tc>
        <w:tc>
          <w:tcPr>
            <w:tcW w:w="1461" w:type="dxa"/>
          </w:tcPr>
          <w:p w14:paraId="15D747C0" w14:textId="77777777" w:rsidR="001130C6" w:rsidRPr="00557EA9" w:rsidRDefault="001130C6" w:rsidP="0072192F">
            <w:pPr>
              <w:pStyle w:val="Tables"/>
              <w:jc w:val="right"/>
              <w:rPr>
                <w:rFonts w:asciiTheme="minorHAnsi" w:hAnsiTheme="minorHAnsi"/>
                <w:color w:val="FF0000"/>
                <w:sz w:val="18"/>
                <w:szCs w:val="18"/>
              </w:rPr>
            </w:pPr>
          </w:p>
        </w:tc>
        <w:tc>
          <w:tcPr>
            <w:tcW w:w="1403" w:type="dxa"/>
          </w:tcPr>
          <w:p w14:paraId="7EE8523C" w14:textId="77777777" w:rsidR="001130C6" w:rsidRPr="00557EA9" w:rsidRDefault="001130C6" w:rsidP="0072192F">
            <w:pPr>
              <w:pStyle w:val="Tables"/>
              <w:jc w:val="right"/>
              <w:rPr>
                <w:rFonts w:asciiTheme="minorHAnsi" w:hAnsiTheme="minorHAnsi"/>
                <w:color w:val="FF0000"/>
                <w:sz w:val="18"/>
                <w:szCs w:val="18"/>
              </w:rPr>
            </w:pPr>
          </w:p>
        </w:tc>
        <w:tc>
          <w:tcPr>
            <w:tcW w:w="1615" w:type="dxa"/>
          </w:tcPr>
          <w:p w14:paraId="31A7BE8F" w14:textId="77777777" w:rsidR="001130C6" w:rsidRPr="00557EA9" w:rsidRDefault="001130C6" w:rsidP="0072192F">
            <w:pPr>
              <w:pStyle w:val="Tables"/>
              <w:jc w:val="right"/>
              <w:rPr>
                <w:rFonts w:asciiTheme="minorHAnsi" w:hAnsiTheme="minorHAnsi"/>
                <w:color w:val="FF0000"/>
                <w:sz w:val="18"/>
                <w:szCs w:val="18"/>
              </w:rPr>
            </w:pPr>
          </w:p>
        </w:tc>
      </w:tr>
      <w:tr w:rsidR="001130C6" w:rsidRPr="00750C7A" w14:paraId="3CCC191F" w14:textId="77777777" w:rsidTr="001130C6">
        <w:tc>
          <w:tcPr>
            <w:tcW w:w="3114" w:type="dxa"/>
          </w:tcPr>
          <w:p w14:paraId="22935686"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Face &amp; tongue</w:t>
            </w:r>
          </w:p>
        </w:tc>
        <w:tc>
          <w:tcPr>
            <w:tcW w:w="1423" w:type="dxa"/>
          </w:tcPr>
          <w:p w14:paraId="096B13F2"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11</w:t>
            </w:r>
          </w:p>
        </w:tc>
        <w:tc>
          <w:tcPr>
            <w:tcW w:w="1461" w:type="dxa"/>
          </w:tcPr>
          <w:p w14:paraId="6BE8E668"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14</w:t>
            </w:r>
          </w:p>
        </w:tc>
        <w:tc>
          <w:tcPr>
            <w:tcW w:w="1403" w:type="dxa"/>
          </w:tcPr>
          <w:p w14:paraId="60DC0629"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17</w:t>
            </w:r>
          </w:p>
        </w:tc>
        <w:tc>
          <w:tcPr>
            <w:tcW w:w="1615" w:type="dxa"/>
          </w:tcPr>
          <w:p w14:paraId="73E53FC3"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0.48 (0.42, 0.55)</w:t>
            </w:r>
          </w:p>
        </w:tc>
      </w:tr>
      <w:tr w:rsidR="001130C6" w:rsidRPr="00750C7A" w14:paraId="0EB10FC8" w14:textId="77777777" w:rsidTr="001130C6">
        <w:tc>
          <w:tcPr>
            <w:tcW w:w="3114" w:type="dxa"/>
          </w:tcPr>
          <w:p w14:paraId="7CEC88B5"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Head &amp; neck</w:t>
            </w:r>
          </w:p>
        </w:tc>
        <w:tc>
          <w:tcPr>
            <w:tcW w:w="1423" w:type="dxa"/>
          </w:tcPr>
          <w:p w14:paraId="19458EC7"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12</w:t>
            </w:r>
          </w:p>
        </w:tc>
        <w:tc>
          <w:tcPr>
            <w:tcW w:w="1461" w:type="dxa"/>
          </w:tcPr>
          <w:p w14:paraId="1C83280F"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23</w:t>
            </w:r>
          </w:p>
        </w:tc>
        <w:tc>
          <w:tcPr>
            <w:tcW w:w="1403" w:type="dxa"/>
          </w:tcPr>
          <w:p w14:paraId="6EA49107"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16</w:t>
            </w:r>
          </w:p>
        </w:tc>
        <w:tc>
          <w:tcPr>
            <w:tcW w:w="1615" w:type="dxa"/>
          </w:tcPr>
          <w:p w14:paraId="3A5CA19E"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0.54 (0.48, 0.61)</w:t>
            </w:r>
          </w:p>
        </w:tc>
      </w:tr>
      <w:tr w:rsidR="001130C6" w:rsidRPr="00750C7A" w14:paraId="48BA99FD" w14:textId="77777777" w:rsidTr="001130C6">
        <w:tc>
          <w:tcPr>
            <w:tcW w:w="3114" w:type="dxa"/>
          </w:tcPr>
          <w:p w14:paraId="39B715EB"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Left upper limb &amp; shoulder girdle</w:t>
            </w:r>
          </w:p>
        </w:tc>
        <w:tc>
          <w:tcPr>
            <w:tcW w:w="1423" w:type="dxa"/>
          </w:tcPr>
          <w:p w14:paraId="3FD09CEE"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19</w:t>
            </w:r>
          </w:p>
        </w:tc>
        <w:tc>
          <w:tcPr>
            <w:tcW w:w="1461" w:type="dxa"/>
          </w:tcPr>
          <w:p w14:paraId="41213805"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28</w:t>
            </w:r>
          </w:p>
        </w:tc>
        <w:tc>
          <w:tcPr>
            <w:tcW w:w="1403" w:type="dxa"/>
          </w:tcPr>
          <w:p w14:paraId="326EDE53"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34</w:t>
            </w:r>
          </w:p>
        </w:tc>
        <w:tc>
          <w:tcPr>
            <w:tcW w:w="1615" w:type="dxa"/>
          </w:tcPr>
          <w:p w14:paraId="6253ED11"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0.50 (0.45, 0.55)</w:t>
            </w:r>
          </w:p>
        </w:tc>
      </w:tr>
      <w:tr w:rsidR="001130C6" w:rsidRPr="00750C7A" w14:paraId="0F81C71D" w14:textId="77777777" w:rsidTr="001130C6">
        <w:tc>
          <w:tcPr>
            <w:tcW w:w="3114" w:type="dxa"/>
          </w:tcPr>
          <w:p w14:paraId="39B25F92"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Right upper limb &amp; shoulder girdle</w:t>
            </w:r>
          </w:p>
        </w:tc>
        <w:tc>
          <w:tcPr>
            <w:tcW w:w="1423" w:type="dxa"/>
          </w:tcPr>
          <w:p w14:paraId="0B0923A8"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21</w:t>
            </w:r>
          </w:p>
        </w:tc>
        <w:tc>
          <w:tcPr>
            <w:tcW w:w="1461" w:type="dxa"/>
          </w:tcPr>
          <w:p w14:paraId="78A99FAC"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26</w:t>
            </w:r>
          </w:p>
        </w:tc>
        <w:tc>
          <w:tcPr>
            <w:tcW w:w="1403" w:type="dxa"/>
          </w:tcPr>
          <w:p w14:paraId="1E5F79CE"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38</w:t>
            </w:r>
          </w:p>
        </w:tc>
        <w:tc>
          <w:tcPr>
            <w:tcW w:w="1615" w:type="dxa"/>
          </w:tcPr>
          <w:p w14:paraId="4FD0921A"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0.53 (0.48, 0.58)</w:t>
            </w:r>
          </w:p>
        </w:tc>
      </w:tr>
      <w:tr w:rsidR="001130C6" w:rsidRPr="00750C7A" w14:paraId="354338D2" w14:textId="77777777" w:rsidTr="001130C6">
        <w:tc>
          <w:tcPr>
            <w:tcW w:w="3114" w:type="dxa"/>
          </w:tcPr>
          <w:p w14:paraId="00C06AF2"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Trunk &amp; abdomen</w:t>
            </w:r>
          </w:p>
        </w:tc>
        <w:tc>
          <w:tcPr>
            <w:tcW w:w="1423" w:type="dxa"/>
          </w:tcPr>
          <w:p w14:paraId="70D37D5C"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7</w:t>
            </w:r>
          </w:p>
        </w:tc>
        <w:tc>
          <w:tcPr>
            <w:tcW w:w="1461" w:type="dxa"/>
          </w:tcPr>
          <w:p w14:paraId="7C7D1C25"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13</w:t>
            </w:r>
          </w:p>
        </w:tc>
        <w:tc>
          <w:tcPr>
            <w:tcW w:w="1403" w:type="dxa"/>
          </w:tcPr>
          <w:p w14:paraId="66ADA835"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14</w:t>
            </w:r>
          </w:p>
        </w:tc>
        <w:tc>
          <w:tcPr>
            <w:tcW w:w="1615" w:type="dxa"/>
          </w:tcPr>
          <w:p w14:paraId="2F1AE155"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0.63 (0.55, 0.71)</w:t>
            </w:r>
          </w:p>
        </w:tc>
      </w:tr>
      <w:tr w:rsidR="001130C6" w:rsidRPr="00750C7A" w14:paraId="1E889DFD" w14:textId="77777777" w:rsidTr="001130C6">
        <w:tc>
          <w:tcPr>
            <w:tcW w:w="3114" w:type="dxa"/>
          </w:tcPr>
          <w:p w14:paraId="6EE799F1"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Left lower limb</w:t>
            </w:r>
          </w:p>
        </w:tc>
        <w:tc>
          <w:tcPr>
            <w:tcW w:w="1423" w:type="dxa"/>
          </w:tcPr>
          <w:p w14:paraId="4609A198"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28</w:t>
            </w:r>
          </w:p>
        </w:tc>
        <w:tc>
          <w:tcPr>
            <w:tcW w:w="1461" w:type="dxa"/>
          </w:tcPr>
          <w:p w14:paraId="7A89258C"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28</w:t>
            </w:r>
          </w:p>
        </w:tc>
        <w:tc>
          <w:tcPr>
            <w:tcW w:w="1403" w:type="dxa"/>
          </w:tcPr>
          <w:p w14:paraId="7A726A2F"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24</w:t>
            </w:r>
          </w:p>
        </w:tc>
        <w:tc>
          <w:tcPr>
            <w:tcW w:w="1615" w:type="dxa"/>
          </w:tcPr>
          <w:p w14:paraId="126096DF"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0.36 (0.32, 0.41)</w:t>
            </w:r>
          </w:p>
        </w:tc>
      </w:tr>
      <w:tr w:rsidR="001130C6" w:rsidRPr="00750C7A" w14:paraId="1E729DA3" w14:textId="77777777" w:rsidTr="001130C6">
        <w:tc>
          <w:tcPr>
            <w:tcW w:w="3114" w:type="dxa"/>
          </w:tcPr>
          <w:p w14:paraId="7A21B67E"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Right lower limb</w:t>
            </w:r>
          </w:p>
        </w:tc>
        <w:tc>
          <w:tcPr>
            <w:tcW w:w="1423" w:type="dxa"/>
          </w:tcPr>
          <w:p w14:paraId="7A62F9D4"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22</w:t>
            </w:r>
          </w:p>
        </w:tc>
        <w:tc>
          <w:tcPr>
            <w:tcW w:w="1461" w:type="dxa"/>
          </w:tcPr>
          <w:p w14:paraId="4217362C"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25</w:t>
            </w:r>
          </w:p>
        </w:tc>
        <w:tc>
          <w:tcPr>
            <w:tcW w:w="1403" w:type="dxa"/>
          </w:tcPr>
          <w:p w14:paraId="0F860F14"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28</w:t>
            </w:r>
          </w:p>
        </w:tc>
        <w:tc>
          <w:tcPr>
            <w:tcW w:w="1615" w:type="dxa"/>
          </w:tcPr>
          <w:p w14:paraId="24FD249F"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0.49 (0.43, 0.55)</w:t>
            </w:r>
          </w:p>
        </w:tc>
      </w:tr>
      <w:tr w:rsidR="001130C6" w:rsidRPr="00750C7A" w14:paraId="686EC625" w14:textId="77777777" w:rsidTr="001130C6">
        <w:tc>
          <w:tcPr>
            <w:tcW w:w="3114" w:type="dxa"/>
          </w:tcPr>
          <w:p w14:paraId="2E1640B2" w14:textId="77777777" w:rsidR="001130C6" w:rsidRPr="00750C7A" w:rsidRDefault="001130C6" w:rsidP="0072192F">
            <w:pPr>
              <w:pStyle w:val="Tables"/>
              <w:rPr>
                <w:rFonts w:asciiTheme="minorHAnsi" w:hAnsiTheme="minorHAnsi"/>
                <w:b/>
                <w:sz w:val="18"/>
                <w:szCs w:val="18"/>
              </w:rPr>
            </w:pPr>
            <w:r w:rsidRPr="00750C7A">
              <w:rPr>
                <w:rFonts w:asciiTheme="minorHAnsi" w:hAnsiTheme="minorHAnsi"/>
                <w:b/>
                <w:sz w:val="18"/>
                <w:szCs w:val="18"/>
              </w:rPr>
              <w:t>Functions (</w:t>
            </w:r>
            <w:r>
              <w:rPr>
                <w:rFonts w:asciiTheme="minorHAnsi" w:hAnsiTheme="minorHAnsi"/>
                <w:b/>
                <w:sz w:val="18"/>
                <w:szCs w:val="18"/>
              </w:rPr>
              <w:t>S-</w:t>
            </w:r>
            <w:proofErr w:type="spellStart"/>
            <w:r>
              <w:rPr>
                <w:rFonts w:asciiTheme="minorHAnsi" w:hAnsiTheme="minorHAnsi"/>
                <w:b/>
                <w:sz w:val="18"/>
                <w:szCs w:val="18"/>
              </w:rPr>
              <w:t>FMDRS</w:t>
            </w:r>
            <w:proofErr w:type="spellEnd"/>
            <w:r w:rsidRPr="00750C7A">
              <w:rPr>
                <w:rFonts w:asciiTheme="minorHAnsi" w:hAnsiTheme="minorHAnsi"/>
                <w:b/>
                <w:sz w:val="18"/>
                <w:szCs w:val="18"/>
              </w:rPr>
              <w:t>)</w:t>
            </w:r>
          </w:p>
        </w:tc>
        <w:tc>
          <w:tcPr>
            <w:tcW w:w="1423" w:type="dxa"/>
          </w:tcPr>
          <w:p w14:paraId="26BCB545" w14:textId="77777777" w:rsidR="001130C6" w:rsidRPr="00104AC7" w:rsidRDefault="001130C6" w:rsidP="0072192F">
            <w:pPr>
              <w:pStyle w:val="Tables"/>
              <w:jc w:val="right"/>
              <w:rPr>
                <w:rFonts w:asciiTheme="minorHAnsi" w:hAnsiTheme="minorHAnsi"/>
                <w:color w:val="000000" w:themeColor="text1"/>
                <w:sz w:val="18"/>
                <w:szCs w:val="18"/>
              </w:rPr>
            </w:pPr>
          </w:p>
        </w:tc>
        <w:tc>
          <w:tcPr>
            <w:tcW w:w="1461" w:type="dxa"/>
          </w:tcPr>
          <w:p w14:paraId="3082F248" w14:textId="77777777" w:rsidR="001130C6" w:rsidRPr="00104AC7" w:rsidRDefault="001130C6" w:rsidP="0072192F">
            <w:pPr>
              <w:pStyle w:val="Tables"/>
              <w:jc w:val="right"/>
              <w:rPr>
                <w:rFonts w:asciiTheme="minorHAnsi" w:hAnsiTheme="minorHAnsi"/>
                <w:color w:val="000000" w:themeColor="text1"/>
                <w:sz w:val="18"/>
                <w:szCs w:val="18"/>
              </w:rPr>
            </w:pPr>
          </w:p>
        </w:tc>
        <w:tc>
          <w:tcPr>
            <w:tcW w:w="1403" w:type="dxa"/>
          </w:tcPr>
          <w:p w14:paraId="2A95824F" w14:textId="77777777" w:rsidR="001130C6" w:rsidRPr="00104AC7" w:rsidRDefault="001130C6" w:rsidP="0072192F">
            <w:pPr>
              <w:pStyle w:val="Tables"/>
              <w:jc w:val="right"/>
              <w:rPr>
                <w:rFonts w:asciiTheme="minorHAnsi" w:hAnsiTheme="minorHAnsi"/>
                <w:color w:val="000000" w:themeColor="text1"/>
                <w:sz w:val="18"/>
                <w:szCs w:val="18"/>
              </w:rPr>
            </w:pPr>
          </w:p>
        </w:tc>
        <w:tc>
          <w:tcPr>
            <w:tcW w:w="1615" w:type="dxa"/>
          </w:tcPr>
          <w:p w14:paraId="44B4D57C" w14:textId="77777777" w:rsidR="001130C6" w:rsidRPr="00104AC7" w:rsidRDefault="001130C6" w:rsidP="0072192F">
            <w:pPr>
              <w:pStyle w:val="Tables"/>
              <w:jc w:val="right"/>
              <w:rPr>
                <w:rFonts w:asciiTheme="minorHAnsi" w:hAnsiTheme="minorHAnsi"/>
                <w:color w:val="000000" w:themeColor="text1"/>
                <w:sz w:val="18"/>
                <w:szCs w:val="18"/>
              </w:rPr>
            </w:pPr>
          </w:p>
        </w:tc>
      </w:tr>
      <w:tr w:rsidR="001130C6" w:rsidRPr="00750C7A" w14:paraId="4F3F8189" w14:textId="77777777" w:rsidTr="001130C6">
        <w:tc>
          <w:tcPr>
            <w:tcW w:w="3114" w:type="dxa"/>
          </w:tcPr>
          <w:p w14:paraId="7CB459F2"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Gait</w:t>
            </w:r>
          </w:p>
        </w:tc>
        <w:tc>
          <w:tcPr>
            <w:tcW w:w="1423" w:type="dxa"/>
          </w:tcPr>
          <w:p w14:paraId="2DEB9752"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41</w:t>
            </w:r>
          </w:p>
        </w:tc>
        <w:tc>
          <w:tcPr>
            <w:tcW w:w="1461" w:type="dxa"/>
          </w:tcPr>
          <w:p w14:paraId="4218E8C0"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37</w:t>
            </w:r>
          </w:p>
        </w:tc>
        <w:tc>
          <w:tcPr>
            <w:tcW w:w="1403" w:type="dxa"/>
          </w:tcPr>
          <w:p w14:paraId="50A5DDEC"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43</w:t>
            </w:r>
          </w:p>
        </w:tc>
        <w:tc>
          <w:tcPr>
            <w:tcW w:w="1615" w:type="dxa"/>
          </w:tcPr>
          <w:p w14:paraId="063F8E37"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0.70 (0.62, 0.78)</w:t>
            </w:r>
          </w:p>
        </w:tc>
      </w:tr>
      <w:tr w:rsidR="001130C6" w:rsidRPr="00750C7A" w14:paraId="2778068C" w14:textId="77777777" w:rsidTr="001130C6">
        <w:tc>
          <w:tcPr>
            <w:tcW w:w="3114" w:type="dxa"/>
          </w:tcPr>
          <w:p w14:paraId="52594F64" w14:textId="77777777" w:rsidR="001130C6" w:rsidRPr="00750C7A" w:rsidRDefault="001130C6" w:rsidP="0072192F">
            <w:pPr>
              <w:pStyle w:val="Tables"/>
              <w:rPr>
                <w:rFonts w:asciiTheme="minorHAnsi" w:hAnsiTheme="minorHAnsi"/>
                <w:sz w:val="18"/>
                <w:szCs w:val="18"/>
              </w:rPr>
            </w:pPr>
            <w:r w:rsidRPr="00750C7A">
              <w:rPr>
                <w:rFonts w:asciiTheme="minorHAnsi" w:hAnsiTheme="minorHAnsi"/>
                <w:sz w:val="18"/>
                <w:szCs w:val="18"/>
              </w:rPr>
              <w:t>Speech</w:t>
            </w:r>
          </w:p>
        </w:tc>
        <w:tc>
          <w:tcPr>
            <w:tcW w:w="1423" w:type="dxa"/>
          </w:tcPr>
          <w:p w14:paraId="47479B60"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8</w:t>
            </w:r>
          </w:p>
        </w:tc>
        <w:tc>
          <w:tcPr>
            <w:tcW w:w="1461" w:type="dxa"/>
          </w:tcPr>
          <w:p w14:paraId="212088DE"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7</w:t>
            </w:r>
          </w:p>
        </w:tc>
        <w:tc>
          <w:tcPr>
            <w:tcW w:w="1403" w:type="dxa"/>
          </w:tcPr>
          <w:p w14:paraId="782F8210" w14:textId="77777777" w:rsidR="001130C6" w:rsidRPr="00104AC7" w:rsidRDefault="001130C6" w:rsidP="0072192F">
            <w:pPr>
              <w:pStyle w:val="Tables"/>
              <w:jc w:val="right"/>
              <w:rPr>
                <w:rFonts w:asciiTheme="minorHAnsi" w:hAnsiTheme="minorHAnsi"/>
                <w:color w:val="000000" w:themeColor="text1"/>
                <w:sz w:val="18"/>
                <w:szCs w:val="18"/>
              </w:rPr>
            </w:pPr>
            <w:r w:rsidRPr="00104AC7">
              <w:rPr>
                <w:rFonts w:asciiTheme="minorHAnsi" w:hAnsiTheme="minorHAnsi"/>
                <w:color w:val="000000" w:themeColor="text1"/>
                <w:sz w:val="18"/>
                <w:szCs w:val="18"/>
              </w:rPr>
              <w:t>11</w:t>
            </w:r>
          </w:p>
        </w:tc>
        <w:tc>
          <w:tcPr>
            <w:tcW w:w="1615" w:type="dxa"/>
          </w:tcPr>
          <w:p w14:paraId="519DA2B6" w14:textId="77777777" w:rsidR="001130C6" w:rsidRPr="00104AC7" w:rsidRDefault="001130C6" w:rsidP="0072192F">
            <w:pPr>
              <w:pStyle w:val="Tables"/>
              <w:jc w:val="right"/>
              <w:rPr>
                <w:rFonts w:asciiTheme="minorHAnsi" w:hAnsiTheme="minorHAnsi"/>
                <w:color w:val="000000" w:themeColor="text1"/>
                <w:sz w:val="18"/>
                <w:szCs w:val="18"/>
              </w:rPr>
            </w:pPr>
            <w:r>
              <w:rPr>
                <w:rFonts w:asciiTheme="minorHAnsi" w:hAnsiTheme="minorHAnsi"/>
                <w:color w:val="000000" w:themeColor="text1"/>
                <w:sz w:val="18"/>
                <w:szCs w:val="18"/>
              </w:rPr>
              <w:t>0.66 (0.57, 0.76</w:t>
            </w:r>
            <w:r w:rsidRPr="00104AC7">
              <w:rPr>
                <w:rFonts w:asciiTheme="minorHAnsi" w:hAnsiTheme="minorHAnsi"/>
                <w:color w:val="000000" w:themeColor="text1"/>
                <w:sz w:val="18"/>
                <w:szCs w:val="18"/>
              </w:rPr>
              <w:t>)</w:t>
            </w:r>
          </w:p>
        </w:tc>
      </w:tr>
    </w:tbl>
    <w:p w14:paraId="4701B28E" w14:textId="568EFD1D" w:rsidR="00923576" w:rsidRPr="001130C6" w:rsidRDefault="001130C6" w:rsidP="001130C6">
      <w:pPr>
        <w:pStyle w:val="Tables"/>
        <w:rPr>
          <w:sz w:val="20"/>
          <w:szCs w:val="20"/>
        </w:rPr>
      </w:pPr>
      <w:r w:rsidRPr="008500CC">
        <w:rPr>
          <w:sz w:val="20"/>
          <w:szCs w:val="20"/>
        </w:rPr>
        <w:t xml:space="preserve">Abbreviations: </w:t>
      </w:r>
      <w:proofErr w:type="gramStart"/>
      <w:r w:rsidRPr="008500CC">
        <w:rPr>
          <w:sz w:val="20"/>
          <w:szCs w:val="20"/>
        </w:rPr>
        <w:t>ICC(</w:t>
      </w:r>
      <w:proofErr w:type="gramEnd"/>
      <w:r w:rsidRPr="008500CC">
        <w:rPr>
          <w:sz w:val="20"/>
          <w:szCs w:val="20"/>
          <w:vertAlign w:val="subscript"/>
        </w:rPr>
        <w:t>2,1</w:t>
      </w:r>
      <w:r w:rsidRPr="008500CC">
        <w:rPr>
          <w:sz w:val="20"/>
          <w:szCs w:val="20"/>
        </w:rPr>
        <w:t>)=</w:t>
      </w:r>
      <w:proofErr w:type="spellStart"/>
      <w:r w:rsidRPr="008500CC">
        <w:rPr>
          <w:sz w:val="20"/>
          <w:szCs w:val="20"/>
        </w:rPr>
        <w:t>Intraclass</w:t>
      </w:r>
      <w:proofErr w:type="spellEnd"/>
      <w:r w:rsidRPr="008500CC">
        <w:rPr>
          <w:sz w:val="20"/>
          <w:szCs w:val="20"/>
        </w:rPr>
        <w:t xml:space="preserve"> correlation coefficient; </w:t>
      </w:r>
      <w:proofErr w:type="spellStart"/>
      <w:r w:rsidRPr="008500CC">
        <w:rPr>
          <w:sz w:val="20"/>
          <w:szCs w:val="20"/>
        </w:rPr>
        <w:t>PMDRS</w:t>
      </w:r>
      <w:proofErr w:type="spellEnd"/>
      <w:r w:rsidRPr="008500CC">
        <w:rPr>
          <w:sz w:val="20"/>
          <w:szCs w:val="20"/>
        </w:rPr>
        <w:t>=Psychogenic Movement Disorders</w:t>
      </w:r>
      <w:r>
        <w:rPr>
          <w:sz w:val="20"/>
          <w:szCs w:val="20"/>
        </w:rPr>
        <w:t xml:space="preserve"> </w:t>
      </w:r>
      <w:r w:rsidRPr="008500CC">
        <w:rPr>
          <w:sz w:val="20"/>
          <w:szCs w:val="20"/>
        </w:rPr>
        <w:t>Rating Scale; S-</w:t>
      </w:r>
      <w:proofErr w:type="spellStart"/>
      <w:r w:rsidRPr="008500CC">
        <w:rPr>
          <w:sz w:val="20"/>
          <w:szCs w:val="20"/>
        </w:rPr>
        <w:t>FMDRS</w:t>
      </w:r>
      <w:proofErr w:type="spellEnd"/>
      <w:r w:rsidRPr="008500CC">
        <w:rPr>
          <w:sz w:val="20"/>
          <w:szCs w:val="20"/>
        </w:rPr>
        <w:t>=Simplified Functional Movement Disorders Rating Scale.</w:t>
      </w:r>
    </w:p>
    <w:sectPr w:rsidR="00923576" w:rsidRPr="001130C6" w:rsidSect="008500CC">
      <w:headerReference w:type="default" r:id="rId11"/>
      <w:footerReference w:type="default" r:id="rId12"/>
      <w:headerReference w:type="first" r:id="rId13"/>
      <w:footerReference w:type="first" r:id="rId14"/>
      <w:pgSz w:w="11906" w:h="16838"/>
      <w:pgMar w:top="1418" w:right="1440" w:bottom="1304" w:left="1440" w:header="709" w:footer="709" w:gutter="0"/>
      <w:lnNumType w:countBy="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F26BE0" w14:textId="77777777" w:rsidR="002D7173" w:rsidRDefault="002D7173" w:rsidP="00172D4C">
      <w:pPr>
        <w:spacing w:after="0" w:line="240" w:lineRule="auto"/>
      </w:pPr>
      <w:r>
        <w:separator/>
      </w:r>
    </w:p>
  </w:endnote>
  <w:endnote w:type="continuationSeparator" w:id="0">
    <w:p w14:paraId="5F5CAF53" w14:textId="77777777" w:rsidR="002D7173" w:rsidRDefault="002D7173" w:rsidP="00172D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Lucida Grande">
    <w:charset w:val="00"/>
    <w:family w:val="auto"/>
    <w:pitch w:val="variable"/>
    <w:sig w:usb0="E1000AEF" w:usb1="5000A1FF" w:usb2="00000000" w:usb3="00000000" w:csb0="000001B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0508909"/>
      <w:docPartObj>
        <w:docPartGallery w:val="Page Numbers (Bottom of Page)"/>
        <w:docPartUnique/>
      </w:docPartObj>
    </w:sdtPr>
    <w:sdtEndPr>
      <w:rPr>
        <w:noProof/>
        <w:sz w:val="20"/>
        <w:szCs w:val="20"/>
      </w:rPr>
    </w:sdtEndPr>
    <w:sdtContent>
      <w:p w14:paraId="5B0FB65A" w14:textId="4271D7AE" w:rsidR="00361F34" w:rsidRPr="00C72536" w:rsidRDefault="00361F34" w:rsidP="008014F9">
        <w:pPr>
          <w:pStyle w:val="Footer"/>
          <w:jc w:val="right"/>
          <w:rPr>
            <w:sz w:val="20"/>
            <w:szCs w:val="20"/>
          </w:rPr>
        </w:pPr>
        <w:r w:rsidRPr="00C72536">
          <w:rPr>
            <w:sz w:val="20"/>
            <w:szCs w:val="20"/>
          </w:rPr>
          <w:fldChar w:fldCharType="begin"/>
        </w:r>
        <w:r w:rsidRPr="00C72536">
          <w:rPr>
            <w:sz w:val="20"/>
            <w:szCs w:val="20"/>
          </w:rPr>
          <w:instrText xml:space="preserve"> PAGE   \* MERGEFORMAT </w:instrText>
        </w:r>
        <w:r w:rsidRPr="00C72536">
          <w:rPr>
            <w:sz w:val="20"/>
            <w:szCs w:val="20"/>
          </w:rPr>
          <w:fldChar w:fldCharType="separate"/>
        </w:r>
        <w:r w:rsidR="003F3141">
          <w:rPr>
            <w:noProof/>
            <w:sz w:val="20"/>
            <w:szCs w:val="20"/>
          </w:rPr>
          <w:t>16</w:t>
        </w:r>
        <w:r w:rsidRPr="00C72536">
          <w:rPr>
            <w:noProof/>
            <w:sz w:val="20"/>
            <w:szCs w:val="20"/>
          </w:rPr>
          <w:fldChar w:fldCharType="end"/>
        </w:r>
      </w:p>
    </w:sdtContent>
  </w:sdt>
  <w:p w14:paraId="3BACB228" w14:textId="77777777" w:rsidR="00361F34" w:rsidRDefault="00361F34" w:rsidP="00172D4C">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9B21F4" w14:textId="67B6029F" w:rsidR="00361F34" w:rsidRPr="00C72536" w:rsidRDefault="00361F34" w:rsidP="00C72536">
    <w:pPr>
      <w:pStyle w:val="Footer"/>
      <w:jc w:val="right"/>
      <w:rPr>
        <w:sz w:val="20"/>
        <w:szCs w:val="20"/>
      </w:rPr>
    </w:pPr>
    <w:r w:rsidRPr="00C72536">
      <w:rPr>
        <w:rStyle w:val="PageNumber"/>
        <w:sz w:val="20"/>
        <w:szCs w:val="20"/>
      </w:rPr>
      <w:fldChar w:fldCharType="begin"/>
    </w:r>
    <w:r w:rsidRPr="00C72536">
      <w:rPr>
        <w:rStyle w:val="PageNumber"/>
        <w:sz w:val="20"/>
        <w:szCs w:val="20"/>
      </w:rPr>
      <w:instrText xml:space="preserve"> PAGE </w:instrText>
    </w:r>
    <w:r w:rsidRPr="00C72536">
      <w:rPr>
        <w:rStyle w:val="PageNumber"/>
        <w:sz w:val="20"/>
        <w:szCs w:val="20"/>
      </w:rPr>
      <w:fldChar w:fldCharType="separate"/>
    </w:r>
    <w:r w:rsidR="001130C6">
      <w:rPr>
        <w:rStyle w:val="PageNumber"/>
        <w:noProof/>
        <w:sz w:val="20"/>
        <w:szCs w:val="20"/>
      </w:rPr>
      <w:t>1</w:t>
    </w:r>
    <w:r w:rsidRPr="00C72536">
      <w:rPr>
        <w:rStyle w:val="PageNumber"/>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ECA34E" w14:textId="77777777" w:rsidR="002D7173" w:rsidRDefault="002D7173" w:rsidP="00172D4C">
      <w:pPr>
        <w:spacing w:after="0" w:line="240" w:lineRule="auto"/>
      </w:pPr>
      <w:r>
        <w:separator/>
      </w:r>
    </w:p>
  </w:footnote>
  <w:footnote w:type="continuationSeparator" w:id="0">
    <w:p w14:paraId="3FF8FFE7" w14:textId="77777777" w:rsidR="002D7173" w:rsidRDefault="002D7173" w:rsidP="00172D4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EBBA04" w14:textId="2DD8ECF7" w:rsidR="00361F34" w:rsidRPr="008014F9" w:rsidRDefault="00361F34" w:rsidP="00172D4C">
    <w:pPr>
      <w:pStyle w:val="Header"/>
      <w:jc w:val="right"/>
      <w:rPr>
        <w:color w:val="808080" w:themeColor="background1" w:themeShade="80"/>
        <w:sz w:val="20"/>
        <w:szCs w:val="20"/>
      </w:rPr>
    </w:pPr>
    <w:r w:rsidRPr="008014F9">
      <w:rPr>
        <w:color w:val="808080" w:themeColor="background1" w:themeShade="80"/>
        <w:sz w:val="20"/>
        <w:szCs w:val="20"/>
      </w:rPr>
      <w:t xml:space="preserve">Simplified </w:t>
    </w:r>
    <w:r>
      <w:rPr>
        <w:color w:val="808080" w:themeColor="background1" w:themeShade="80"/>
        <w:sz w:val="20"/>
        <w:szCs w:val="20"/>
      </w:rPr>
      <w:t>F</w:t>
    </w:r>
    <w:r w:rsidRPr="008014F9">
      <w:rPr>
        <w:color w:val="808080" w:themeColor="background1" w:themeShade="80"/>
        <w:sz w:val="20"/>
        <w:szCs w:val="20"/>
      </w:rPr>
      <w:t>MDR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2A94D1" w14:textId="77777777" w:rsidR="00361F34" w:rsidRPr="008014F9" w:rsidRDefault="00361F34" w:rsidP="00C72536">
    <w:pPr>
      <w:pStyle w:val="Header"/>
      <w:jc w:val="right"/>
      <w:rPr>
        <w:color w:val="808080" w:themeColor="background1" w:themeShade="80"/>
        <w:sz w:val="20"/>
        <w:szCs w:val="20"/>
      </w:rPr>
    </w:pPr>
    <w:r w:rsidRPr="008014F9">
      <w:rPr>
        <w:color w:val="808080" w:themeColor="background1" w:themeShade="80"/>
        <w:sz w:val="20"/>
        <w:szCs w:val="20"/>
      </w:rPr>
      <w:t xml:space="preserve">Simplified </w:t>
    </w:r>
    <w:r>
      <w:rPr>
        <w:color w:val="808080" w:themeColor="background1" w:themeShade="80"/>
        <w:sz w:val="20"/>
        <w:szCs w:val="20"/>
      </w:rPr>
      <w:t>F</w:t>
    </w:r>
    <w:r w:rsidRPr="008014F9">
      <w:rPr>
        <w:color w:val="808080" w:themeColor="background1" w:themeShade="80"/>
        <w:sz w:val="20"/>
        <w:szCs w:val="20"/>
      </w:rPr>
      <w:t>MDRS</w:t>
    </w:r>
  </w:p>
  <w:p w14:paraId="4C1B20CB" w14:textId="77777777" w:rsidR="00361F34" w:rsidRDefault="00361F34" w:rsidP="00C72536">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FF1DEA"/>
    <w:multiLevelType w:val="hybridMultilevel"/>
    <w:tmpl w:val="7CD4473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 w15:restartNumberingAfterBreak="0">
    <w:nsid w:val="1E4B5C49"/>
    <w:multiLevelType w:val="hybridMultilevel"/>
    <w:tmpl w:val="454CEAA8"/>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D46143A"/>
    <w:multiLevelType w:val="hybridMultilevel"/>
    <w:tmpl w:val="729EAF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820BDE"/>
    <w:multiLevelType w:val="hybridMultilevel"/>
    <w:tmpl w:val="C6D449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C5333FB"/>
    <w:multiLevelType w:val="hybridMultilevel"/>
    <w:tmpl w:val="CAA22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0025A68"/>
    <w:multiLevelType w:val="hybridMultilevel"/>
    <w:tmpl w:val="407678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D1F575F"/>
    <w:multiLevelType w:val="hybridMultilevel"/>
    <w:tmpl w:val="DDB64B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3"/>
  </w:num>
  <w:num w:numId="3">
    <w:abstractNumId w:val="0"/>
  </w:num>
  <w:num w:numId="4">
    <w:abstractNumId w:val="6"/>
  </w:num>
  <w:num w:numId="5">
    <w:abstractNumId w:val="1"/>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1CAA"/>
    <w:rsid w:val="00000C5C"/>
    <w:rsid w:val="00017007"/>
    <w:rsid w:val="00017F38"/>
    <w:rsid w:val="00044A49"/>
    <w:rsid w:val="000616EF"/>
    <w:rsid w:val="000910DE"/>
    <w:rsid w:val="00091BA8"/>
    <w:rsid w:val="000A619F"/>
    <w:rsid w:val="000B5A74"/>
    <w:rsid w:val="000D5836"/>
    <w:rsid w:val="000F0F5B"/>
    <w:rsid w:val="00105759"/>
    <w:rsid w:val="0010754E"/>
    <w:rsid w:val="00110421"/>
    <w:rsid w:val="001130C6"/>
    <w:rsid w:val="00142C36"/>
    <w:rsid w:val="00147319"/>
    <w:rsid w:val="00150711"/>
    <w:rsid w:val="00162661"/>
    <w:rsid w:val="001629C8"/>
    <w:rsid w:val="00172D4C"/>
    <w:rsid w:val="0018505B"/>
    <w:rsid w:val="0019025A"/>
    <w:rsid w:val="001941AC"/>
    <w:rsid w:val="001A038E"/>
    <w:rsid w:val="001A0DAD"/>
    <w:rsid w:val="001B4F2F"/>
    <w:rsid w:val="001D44B4"/>
    <w:rsid w:val="001E5F61"/>
    <w:rsid w:val="00203C6F"/>
    <w:rsid w:val="00205AD0"/>
    <w:rsid w:val="00210086"/>
    <w:rsid w:val="00210645"/>
    <w:rsid w:val="00217BDB"/>
    <w:rsid w:val="00224086"/>
    <w:rsid w:val="00254430"/>
    <w:rsid w:val="0026279D"/>
    <w:rsid w:val="00264998"/>
    <w:rsid w:val="00271858"/>
    <w:rsid w:val="002737F7"/>
    <w:rsid w:val="00273CD6"/>
    <w:rsid w:val="002768C6"/>
    <w:rsid w:val="002D2F4B"/>
    <w:rsid w:val="002D7173"/>
    <w:rsid w:val="00315D62"/>
    <w:rsid w:val="00321BD1"/>
    <w:rsid w:val="003254EA"/>
    <w:rsid w:val="003543A2"/>
    <w:rsid w:val="00361F34"/>
    <w:rsid w:val="00385197"/>
    <w:rsid w:val="00397436"/>
    <w:rsid w:val="00397B7D"/>
    <w:rsid w:val="003A5056"/>
    <w:rsid w:val="003B0340"/>
    <w:rsid w:val="003D1889"/>
    <w:rsid w:val="003E4BA1"/>
    <w:rsid w:val="003E7267"/>
    <w:rsid w:val="003F3141"/>
    <w:rsid w:val="004013C0"/>
    <w:rsid w:val="00423E9C"/>
    <w:rsid w:val="004247B5"/>
    <w:rsid w:val="0043749E"/>
    <w:rsid w:val="00446C5A"/>
    <w:rsid w:val="00460503"/>
    <w:rsid w:val="004619BC"/>
    <w:rsid w:val="00470FE2"/>
    <w:rsid w:val="00473993"/>
    <w:rsid w:val="0048063E"/>
    <w:rsid w:val="00494ED2"/>
    <w:rsid w:val="004A277A"/>
    <w:rsid w:val="004A4DC5"/>
    <w:rsid w:val="004B01B4"/>
    <w:rsid w:val="004C435E"/>
    <w:rsid w:val="004D0211"/>
    <w:rsid w:val="004D5CC0"/>
    <w:rsid w:val="004F138C"/>
    <w:rsid w:val="005121CF"/>
    <w:rsid w:val="005267C7"/>
    <w:rsid w:val="005569C2"/>
    <w:rsid w:val="005640DD"/>
    <w:rsid w:val="00573703"/>
    <w:rsid w:val="00580526"/>
    <w:rsid w:val="00581AF8"/>
    <w:rsid w:val="00585B55"/>
    <w:rsid w:val="005A14D8"/>
    <w:rsid w:val="005A1EF7"/>
    <w:rsid w:val="005C3B85"/>
    <w:rsid w:val="005E62AA"/>
    <w:rsid w:val="005F5949"/>
    <w:rsid w:val="00621715"/>
    <w:rsid w:val="006460DA"/>
    <w:rsid w:val="0065130B"/>
    <w:rsid w:val="00657458"/>
    <w:rsid w:val="006862D7"/>
    <w:rsid w:val="006C5324"/>
    <w:rsid w:val="006C7076"/>
    <w:rsid w:val="006D1B51"/>
    <w:rsid w:val="006D79F3"/>
    <w:rsid w:val="006F388E"/>
    <w:rsid w:val="006F7977"/>
    <w:rsid w:val="00703DDE"/>
    <w:rsid w:val="00705E4B"/>
    <w:rsid w:val="00707CF7"/>
    <w:rsid w:val="00710096"/>
    <w:rsid w:val="00723E39"/>
    <w:rsid w:val="00724508"/>
    <w:rsid w:val="00750C7A"/>
    <w:rsid w:val="00753710"/>
    <w:rsid w:val="00753D3F"/>
    <w:rsid w:val="007559A9"/>
    <w:rsid w:val="007601D4"/>
    <w:rsid w:val="00772394"/>
    <w:rsid w:val="00772D89"/>
    <w:rsid w:val="007B2EAE"/>
    <w:rsid w:val="007B33EA"/>
    <w:rsid w:val="007C1A52"/>
    <w:rsid w:val="007C6B3B"/>
    <w:rsid w:val="007D2188"/>
    <w:rsid w:val="007E07E6"/>
    <w:rsid w:val="007F5848"/>
    <w:rsid w:val="007F688A"/>
    <w:rsid w:val="007F7FBF"/>
    <w:rsid w:val="008014F9"/>
    <w:rsid w:val="0080237E"/>
    <w:rsid w:val="00802A23"/>
    <w:rsid w:val="008110E6"/>
    <w:rsid w:val="00825D05"/>
    <w:rsid w:val="00831208"/>
    <w:rsid w:val="008413F0"/>
    <w:rsid w:val="008500CC"/>
    <w:rsid w:val="00853F5A"/>
    <w:rsid w:val="00862361"/>
    <w:rsid w:val="00875BA9"/>
    <w:rsid w:val="00883E0F"/>
    <w:rsid w:val="0088459B"/>
    <w:rsid w:val="00886196"/>
    <w:rsid w:val="008A6E70"/>
    <w:rsid w:val="008C027B"/>
    <w:rsid w:val="008D7485"/>
    <w:rsid w:val="008E1CAA"/>
    <w:rsid w:val="008E724D"/>
    <w:rsid w:val="008F5CC1"/>
    <w:rsid w:val="00903F59"/>
    <w:rsid w:val="00907FB5"/>
    <w:rsid w:val="009179E1"/>
    <w:rsid w:val="00923576"/>
    <w:rsid w:val="00941AD2"/>
    <w:rsid w:val="009475DE"/>
    <w:rsid w:val="00977C5C"/>
    <w:rsid w:val="00983AFD"/>
    <w:rsid w:val="009A0516"/>
    <w:rsid w:val="009A2661"/>
    <w:rsid w:val="009C37D5"/>
    <w:rsid w:val="009C7779"/>
    <w:rsid w:val="009D3C2D"/>
    <w:rsid w:val="00A05643"/>
    <w:rsid w:val="00A16405"/>
    <w:rsid w:val="00A32056"/>
    <w:rsid w:val="00A343E5"/>
    <w:rsid w:val="00A47246"/>
    <w:rsid w:val="00A5183D"/>
    <w:rsid w:val="00A55D80"/>
    <w:rsid w:val="00A72B33"/>
    <w:rsid w:val="00A8619C"/>
    <w:rsid w:val="00A92E4D"/>
    <w:rsid w:val="00AB2F57"/>
    <w:rsid w:val="00AC23C6"/>
    <w:rsid w:val="00AC6282"/>
    <w:rsid w:val="00AE1E3E"/>
    <w:rsid w:val="00AE3AEE"/>
    <w:rsid w:val="00AE50B1"/>
    <w:rsid w:val="00AF4D33"/>
    <w:rsid w:val="00B008C3"/>
    <w:rsid w:val="00B20B3A"/>
    <w:rsid w:val="00B306B9"/>
    <w:rsid w:val="00B50F57"/>
    <w:rsid w:val="00B6061B"/>
    <w:rsid w:val="00B65F57"/>
    <w:rsid w:val="00B70442"/>
    <w:rsid w:val="00B753E7"/>
    <w:rsid w:val="00B76285"/>
    <w:rsid w:val="00B804B4"/>
    <w:rsid w:val="00B96F9F"/>
    <w:rsid w:val="00BA1D27"/>
    <w:rsid w:val="00BC61BB"/>
    <w:rsid w:val="00BD057B"/>
    <w:rsid w:val="00BD3901"/>
    <w:rsid w:val="00C00BC5"/>
    <w:rsid w:val="00C00DCD"/>
    <w:rsid w:val="00C022F3"/>
    <w:rsid w:val="00C22644"/>
    <w:rsid w:val="00C23341"/>
    <w:rsid w:val="00C265DF"/>
    <w:rsid w:val="00C303DA"/>
    <w:rsid w:val="00C30EA4"/>
    <w:rsid w:val="00C424DF"/>
    <w:rsid w:val="00C500CA"/>
    <w:rsid w:val="00C674CE"/>
    <w:rsid w:val="00C70A1A"/>
    <w:rsid w:val="00C72536"/>
    <w:rsid w:val="00C75AAA"/>
    <w:rsid w:val="00C94EA4"/>
    <w:rsid w:val="00C961A8"/>
    <w:rsid w:val="00C967C6"/>
    <w:rsid w:val="00CA6E1F"/>
    <w:rsid w:val="00CB1F1A"/>
    <w:rsid w:val="00CE2464"/>
    <w:rsid w:val="00CE470C"/>
    <w:rsid w:val="00CF50F9"/>
    <w:rsid w:val="00CF7BDA"/>
    <w:rsid w:val="00D40EC9"/>
    <w:rsid w:val="00D46384"/>
    <w:rsid w:val="00D472D4"/>
    <w:rsid w:val="00D51073"/>
    <w:rsid w:val="00D60446"/>
    <w:rsid w:val="00D65394"/>
    <w:rsid w:val="00D71049"/>
    <w:rsid w:val="00D762BD"/>
    <w:rsid w:val="00D958FA"/>
    <w:rsid w:val="00DA0E9D"/>
    <w:rsid w:val="00DB3E58"/>
    <w:rsid w:val="00DE1EF9"/>
    <w:rsid w:val="00DE5B10"/>
    <w:rsid w:val="00DF4C79"/>
    <w:rsid w:val="00E11326"/>
    <w:rsid w:val="00E3020A"/>
    <w:rsid w:val="00E45E11"/>
    <w:rsid w:val="00E72B20"/>
    <w:rsid w:val="00E80975"/>
    <w:rsid w:val="00E80FA7"/>
    <w:rsid w:val="00E9523F"/>
    <w:rsid w:val="00EA1F86"/>
    <w:rsid w:val="00EA5895"/>
    <w:rsid w:val="00ED076A"/>
    <w:rsid w:val="00ED09D3"/>
    <w:rsid w:val="00EE3F61"/>
    <w:rsid w:val="00EF30A1"/>
    <w:rsid w:val="00F24616"/>
    <w:rsid w:val="00F372C3"/>
    <w:rsid w:val="00F43645"/>
    <w:rsid w:val="00F51615"/>
    <w:rsid w:val="00F546C9"/>
    <w:rsid w:val="00F6101B"/>
    <w:rsid w:val="00F67FBF"/>
    <w:rsid w:val="00F754A1"/>
    <w:rsid w:val="00F82C4B"/>
    <w:rsid w:val="00F8344D"/>
    <w:rsid w:val="00FC2491"/>
    <w:rsid w:val="00FC4393"/>
    <w:rsid w:val="00FD3377"/>
    <w:rsid w:val="00FE502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62490B"/>
  <w15:docId w15:val="{8C2E1CA0-FD6E-4EA6-A4A7-3F511E73CE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6E1F"/>
    <w:pPr>
      <w:spacing w:after="360" w:line="360" w:lineRule="auto"/>
    </w:pPr>
    <w:rPr>
      <w:rFonts w:ascii="Arial" w:hAnsi="Arial"/>
    </w:rPr>
  </w:style>
  <w:style w:type="paragraph" w:styleId="Heading1">
    <w:name w:val="heading 1"/>
    <w:basedOn w:val="Normal"/>
    <w:next w:val="Normal"/>
    <w:link w:val="Heading1Char"/>
    <w:uiPriority w:val="9"/>
    <w:qFormat/>
    <w:rsid w:val="008E1CAA"/>
    <w:pPr>
      <w:keepNext/>
      <w:keepLines/>
      <w:spacing w:before="360" w:after="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8E1CAA"/>
    <w:pPr>
      <w:keepNext/>
      <w:keepLines/>
      <w:spacing w:before="240" w:after="240"/>
      <w:outlineLvl w:val="1"/>
    </w:pPr>
    <w:rPr>
      <w:rFonts w:eastAsiaTheme="majorEastAs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1CAA"/>
    <w:rPr>
      <w:rFonts w:ascii="Arial" w:eastAsiaTheme="majorEastAsia" w:hAnsi="Arial" w:cstheme="majorBidi"/>
      <w:b/>
      <w:szCs w:val="32"/>
    </w:rPr>
  </w:style>
  <w:style w:type="character" w:customStyle="1" w:styleId="Heading2Char">
    <w:name w:val="Heading 2 Char"/>
    <w:basedOn w:val="DefaultParagraphFont"/>
    <w:link w:val="Heading2"/>
    <w:uiPriority w:val="9"/>
    <w:rsid w:val="008E1CAA"/>
    <w:rPr>
      <w:rFonts w:ascii="Arial" w:eastAsiaTheme="majorEastAsia" w:hAnsi="Arial" w:cstheme="majorBidi"/>
      <w:i/>
      <w:szCs w:val="26"/>
    </w:rPr>
  </w:style>
  <w:style w:type="paragraph" w:styleId="ListParagraph">
    <w:name w:val="List Paragraph"/>
    <w:basedOn w:val="Normal"/>
    <w:uiPriority w:val="34"/>
    <w:qFormat/>
    <w:rsid w:val="008E1CAA"/>
    <w:pPr>
      <w:ind w:left="720"/>
      <w:contextualSpacing/>
    </w:pPr>
  </w:style>
  <w:style w:type="table" w:styleId="TableGrid">
    <w:name w:val="Table Grid"/>
    <w:basedOn w:val="TableNormal"/>
    <w:uiPriority w:val="59"/>
    <w:rsid w:val="008E1C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E1CAA"/>
    <w:rPr>
      <w:color w:val="0563C1" w:themeColor="hyperlink"/>
      <w:u w:val="single"/>
    </w:rPr>
  </w:style>
  <w:style w:type="paragraph" w:customStyle="1" w:styleId="Tables">
    <w:name w:val="Tables"/>
    <w:basedOn w:val="Normal"/>
    <w:qFormat/>
    <w:rsid w:val="008E1CAA"/>
    <w:pPr>
      <w:spacing w:after="0" w:line="240" w:lineRule="auto"/>
    </w:pPr>
    <w:rPr>
      <w:rFonts w:eastAsiaTheme="minorEastAsia"/>
      <w:szCs w:val="24"/>
    </w:rPr>
  </w:style>
  <w:style w:type="character" w:styleId="CommentReference">
    <w:name w:val="annotation reference"/>
    <w:basedOn w:val="DefaultParagraphFont"/>
    <w:uiPriority w:val="99"/>
    <w:semiHidden/>
    <w:unhideWhenUsed/>
    <w:rsid w:val="008E1CAA"/>
    <w:rPr>
      <w:sz w:val="16"/>
      <w:szCs w:val="16"/>
    </w:rPr>
  </w:style>
  <w:style w:type="paragraph" w:styleId="CommentText">
    <w:name w:val="annotation text"/>
    <w:basedOn w:val="Normal"/>
    <w:link w:val="CommentTextChar"/>
    <w:uiPriority w:val="99"/>
    <w:semiHidden/>
    <w:unhideWhenUsed/>
    <w:rsid w:val="008E1CAA"/>
    <w:pPr>
      <w:spacing w:line="240" w:lineRule="auto"/>
    </w:pPr>
    <w:rPr>
      <w:sz w:val="20"/>
      <w:szCs w:val="20"/>
    </w:rPr>
  </w:style>
  <w:style w:type="character" w:customStyle="1" w:styleId="CommentTextChar">
    <w:name w:val="Comment Text Char"/>
    <w:basedOn w:val="DefaultParagraphFont"/>
    <w:link w:val="CommentText"/>
    <w:uiPriority w:val="99"/>
    <w:semiHidden/>
    <w:rsid w:val="008E1CAA"/>
    <w:rPr>
      <w:rFonts w:ascii="Arial" w:hAnsi="Arial"/>
      <w:sz w:val="20"/>
      <w:szCs w:val="20"/>
    </w:rPr>
  </w:style>
  <w:style w:type="paragraph" w:styleId="BalloonText">
    <w:name w:val="Balloon Text"/>
    <w:basedOn w:val="Normal"/>
    <w:link w:val="BalloonTextChar"/>
    <w:uiPriority w:val="99"/>
    <w:semiHidden/>
    <w:unhideWhenUsed/>
    <w:rsid w:val="008E1C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CAA"/>
    <w:rPr>
      <w:rFonts w:ascii="Segoe UI" w:hAnsi="Segoe UI" w:cs="Segoe UI"/>
      <w:sz w:val="18"/>
      <w:szCs w:val="18"/>
    </w:rPr>
  </w:style>
  <w:style w:type="paragraph" w:styleId="Header">
    <w:name w:val="header"/>
    <w:basedOn w:val="Normal"/>
    <w:link w:val="HeaderChar"/>
    <w:uiPriority w:val="99"/>
    <w:unhideWhenUsed/>
    <w:rsid w:val="00172D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2D4C"/>
    <w:rPr>
      <w:rFonts w:ascii="Arial" w:hAnsi="Arial"/>
    </w:rPr>
  </w:style>
  <w:style w:type="paragraph" w:styleId="Footer">
    <w:name w:val="footer"/>
    <w:basedOn w:val="Normal"/>
    <w:link w:val="FooterChar"/>
    <w:uiPriority w:val="99"/>
    <w:unhideWhenUsed/>
    <w:rsid w:val="00172D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2D4C"/>
    <w:rPr>
      <w:rFonts w:ascii="Arial" w:hAnsi="Arial"/>
    </w:rPr>
  </w:style>
  <w:style w:type="character" w:styleId="HTMLCite">
    <w:name w:val="HTML Cite"/>
    <w:basedOn w:val="DefaultParagraphFont"/>
    <w:uiPriority w:val="99"/>
    <w:semiHidden/>
    <w:unhideWhenUsed/>
    <w:rsid w:val="00224086"/>
    <w:rPr>
      <w:i/>
      <w:iCs/>
    </w:rPr>
  </w:style>
  <w:style w:type="character" w:customStyle="1" w:styleId="cit-auth">
    <w:name w:val="cit-auth"/>
    <w:basedOn w:val="DefaultParagraphFont"/>
    <w:rsid w:val="00224086"/>
  </w:style>
  <w:style w:type="character" w:customStyle="1" w:styleId="cit-pub-date">
    <w:name w:val="cit-pub-date"/>
    <w:basedOn w:val="DefaultParagraphFont"/>
    <w:rsid w:val="00224086"/>
  </w:style>
  <w:style w:type="character" w:customStyle="1" w:styleId="cit-fpage">
    <w:name w:val="cit-fpage"/>
    <w:basedOn w:val="DefaultParagraphFont"/>
    <w:rsid w:val="00224086"/>
  </w:style>
  <w:style w:type="paragraph" w:styleId="CommentSubject">
    <w:name w:val="annotation subject"/>
    <w:basedOn w:val="CommentText"/>
    <w:next w:val="CommentText"/>
    <w:link w:val="CommentSubjectChar"/>
    <w:uiPriority w:val="99"/>
    <w:semiHidden/>
    <w:unhideWhenUsed/>
    <w:rsid w:val="00875BA9"/>
    <w:rPr>
      <w:b/>
      <w:bCs/>
    </w:rPr>
  </w:style>
  <w:style w:type="character" w:customStyle="1" w:styleId="CommentSubjectChar">
    <w:name w:val="Comment Subject Char"/>
    <w:basedOn w:val="CommentTextChar"/>
    <w:link w:val="CommentSubject"/>
    <w:uiPriority w:val="99"/>
    <w:semiHidden/>
    <w:rsid w:val="00875BA9"/>
    <w:rPr>
      <w:rFonts w:ascii="Arial" w:hAnsi="Arial"/>
      <w:b/>
      <w:bCs/>
      <w:sz w:val="20"/>
      <w:szCs w:val="20"/>
    </w:rPr>
  </w:style>
  <w:style w:type="character" w:styleId="FollowedHyperlink">
    <w:name w:val="FollowedHyperlink"/>
    <w:basedOn w:val="DefaultParagraphFont"/>
    <w:uiPriority w:val="99"/>
    <w:semiHidden/>
    <w:unhideWhenUsed/>
    <w:rsid w:val="00044A49"/>
    <w:rPr>
      <w:color w:val="954F72" w:themeColor="followedHyperlink"/>
      <w:u w:val="single"/>
    </w:rPr>
  </w:style>
  <w:style w:type="character" w:styleId="LineNumber">
    <w:name w:val="line number"/>
    <w:basedOn w:val="DefaultParagraphFont"/>
    <w:uiPriority w:val="99"/>
    <w:semiHidden/>
    <w:unhideWhenUsed/>
    <w:rsid w:val="00205AD0"/>
  </w:style>
  <w:style w:type="character" w:styleId="PageNumber">
    <w:name w:val="page number"/>
    <w:basedOn w:val="DefaultParagraphFont"/>
    <w:uiPriority w:val="99"/>
    <w:semiHidden/>
    <w:unhideWhenUsed/>
    <w:rsid w:val="00C72536"/>
  </w:style>
  <w:style w:type="paragraph" w:styleId="DocumentMap">
    <w:name w:val="Document Map"/>
    <w:basedOn w:val="Normal"/>
    <w:link w:val="DocumentMapChar"/>
    <w:uiPriority w:val="99"/>
    <w:semiHidden/>
    <w:unhideWhenUsed/>
    <w:rsid w:val="00AC6282"/>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AC6282"/>
    <w:rPr>
      <w:rFonts w:ascii="Lucida Grande" w:hAnsi="Lucida Grande" w:cs="Lucida Grande"/>
      <w:sz w:val="24"/>
      <w:szCs w:val="24"/>
    </w:rPr>
  </w:style>
  <w:style w:type="paragraph" w:styleId="Revision">
    <w:name w:val="Revision"/>
    <w:hidden/>
    <w:uiPriority w:val="99"/>
    <w:semiHidden/>
    <w:rsid w:val="00BA1D27"/>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0392796">
      <w:bodyDiv w:val="1"/>
      <w:marLeft w:val="0"/>
      <w:marRight w:val="0"/>
      <w:marTop w:val="0"/>
      <w:marBottom w:val="0"/>
      <w:divBdr>
        <w:top w:val="none" w:sz="0" w:space="0" w:color="auto"/>
        <w:left w:val="none" w:sz="0" w:space="0" w:color="auto"/>
        <w:bottom w:val="none" w:sz="0" w:space="0" w:color="auto"/>
        <w:right w:val="none" w:sz="0" w:space="0" w:color="auto"/>
      </w:divBdr>
      <w:divsChild>
        <w:div w:id="1916158208">
          <w:marLeft w:val="0"/>
          <w:marRight w:val="0"/>
          <w:marTop w:val="0"/>
          <w:marBottom w:val="0"/>
          <w:divBdr>
            <w:top w:val="none" w:sz="0" w:space="0" w:color="auto"/>
            <w:left w:val="none" w:sz="0" w:space="0" w:color="auto"/>
            <w:bottom w:val="none" w:sz="0" w:space="0" w:color="auto"/>
            <w:right w:val="none" w:sz="0" w:space="0" w:color="auto"/>
          </w:divBdr>
          <w:divsChild>
            <w:div w:id="51585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nielsen@ucl.ac.uk"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mp"/><Relationship Id="rId4" Type="http://schemas.openxmlformats.org/officeDocument/2006/relationships/settings" Target="settings.xml"/><Relationship Id="rId9" Type="http://schemas.openxmlformats.org/officeDocument/2006/relationships/image" Target="media/image1.tmp"/><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91E1D8-5F17-484F-974E-ED1E7FBD0B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6</Pages>
  <Words>19943</Words>
  <Characters>113676</Characters>
  <Application>Microsoft Office Word</Application>
  <DocSecurity>0</DocSecurity>
  <Lines>947</Lines>
  <Paragraphs>26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33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enn Nielsen2</dc:creator>
  <cp:keywords/>
  <dc:description/>
  <cp:lastModifiedBy>Glenn Nielsen</cp:lastModifiedBy>
  <cp:revision>6</cp:revision>
  <cp:lastPrinted>2016-07-29T11:44:00Z</cp:lastPrinted>
  <dcterms:created xsi:type="dcterms:W3CDTF">2017-01-16T15:46:00Z</dcterms:created>
  <dcterms:modified xsi:type="dcterms:W3CDTF">2018-11-13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csl.mendeley.com/styles/459140471/american-medical-association-GN-2</vt:lpwstr>
  </property>
  <property fmtid="{D5CDD505-2E9C-101B-9397-08002B2CF9AE}" pid="6" name="Mendeley Recent Style Name 1_1">
    <vt:lpwstr>American Medical Association - Glenn Nielse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journal-of-neurology-neurosurgery-and-psychiatry</vt:lpwstr>
  </property>
  <property fmtid="{D5CDD505-2E9C-101B-9397-08002B2CF9AE}" pid="14" name="Mendeley Recent Style Name 5_1">
    <vt:lpwstr>Journal of Neurology, Neurosurgery, and Psychiatry</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7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he-lancet-neurology</vt:lpwstr>
  </property>
  <property fmtid="{D5CDD505-2E9C-101B-9397-08002B2CF9AE}" pid="22" name="Mendeley Recent Style Name 9_1">
    <vt:lpwstr>The Lancet Neurology</vt:lpwstr>
  </property>
  <property fmtid="{D5CDD505-2E9C-101B-9397-08002B2CF9AE}" pid="23" name="Mendeley Citation Style_1">
    <vt:lpwstr>http://www.zotero.org/styles/the-lancet-neurology</vt:lpwstr>
  </property>
  <property fmtid="{D5CDD505-2E9C-101B-9397-08002B2CF9AE}" pid="24" name="Mendeley Unique User Id_1">
    <vt:lpwstr>c8bf4f71-b033-39ae-ae49-9fa6bbe4c491</vt:lpwstr>
  </property>
</Properties>
</file>